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B5407" w14:textId="2264C81F" w:rsidR="001466B4" w:rsidRDefault="001466B4">
      <w:pPr>
        <w:rPr>
          <w:rFonts w:ascii="Times New Roman" w:hAnsi="Times New Roman" w:cs="Times New Roman"/>
          <w:b/>
          <w:bCs/>
          <w:sz w:val="36"/>
          <w:szCs w:val="36"/>
        </w:rPr>
      </w:pPr>
      <w:r>
        <w:rPr>
          <w:rFonts w:ascii="Times New Roman" w:hAnsi="Times New Roman" w:cs="Times New Roman"/>
          <w:b/>
          <w:bCs/>
          <w:sz w:val="36"/>
          <w:szCs w:val="36"/>
        </w:rPr>
        <w:t>Introduction</w:t>
      </w:r>
    </w:p>
    <w:p w14:paraId="5E254474" w14:textId="75E02F46" w:rsidR="007B6D31" w:rsidRDefault="00AF55DB" w:rsidP="003E62AB">
      <w:pPr>
        <w:rPr>
          <w:rFonts w:ascii="Times New Roman" w:hAnsi="Times New Roman" w:cs="Times New Roman"/>
          <w:sz w:val="24"/>
          <w:szCs w:val="24"/>
        </w:rPr>
      </w:pPr>
      <w:r w:rsidRPr="001D4A99">
        <w:rPr>
          <w:rFonts w:ascii="Times New Roman" w:hAnsi="Times New Roman" w:cs="Times New Roman"/>
          <w:sz w:val="24"/>
          <w:szCs w:val="24"/>
        </w:rPr>
        <w:t>Climate change is rapidly altering environmental conditions at the local level</w:t>
      </w:r>
      <w:r>
        <w:rPr>
          <w:rFonts w:ascii="Times New Roman" w:hAnsi="Times New Roman" w:cs="Times New Roman"/>
          <w:sz w:val="24"/>
          <w:szCs w:val="24"/>
        </w:rPr>
        <w:t xml:space="preserve"> in particular,</w:t>
      </w:r>
      <w:r w:rsidRPr="001D4A99">
        <w:rPr>
          <w:rFonts w:ascii="Times New Roman" w:hAnsi="Times New Roman" w:cs="Times New Roman"/>
          <w:sz w:val="24"/>
          <w:szCs w:val="24"/>
        </w:rPr>
        <w:t xml:space="preserve"> </w:t>
      </w:r>
      <w:r>
        <w:rPr>
          <w:rFonts w:ascii="Times New Roman" w:hAnsi="Times New Roman" w:cs="Times New Roman"/>
          <w:sz w:val="24"/>
          <w:szCs w:val="24"/>
        </w:rPr>
        <w:t xml:space="preserve">temperature and precipitation regimes and the severity </w:t>
      </w:r>
      <w:r w:rsidR="005C1450">
        <w:rPr>
          <w:rFonts w:ascii="Times New Roman" w:hAnsi="Times New Roman" w:cs="Times New Roman"/>
          <w:sz w:val="24"/>
          <w:szCs w:val="24"/>
        </w:rPr>
        <w:t xml:space="preserve">of </w:t>
      </w:r>
      <w:r>
        <w:rPr>
          <w:rFonts w:ascii="Times New Roman" w:hAnsi="Times New Roman" w:cs="Times New Roman"/>
          <w:sz w:val="24"/>
          <w:szCs w:val="24"/>
        </w:rPr>
        <w:t>weather events</w:t>
      </w:r>
      <w:r w:rsidRPr="001D4A99">
        <w:rPr>
          <w:rFonts w:ascii="Times New Roman" w:hAnsi="Times New Roman" w:cs="Times New Roman"/>
          <w:sz w:val="24"/>
          <w:szCs w:val="24"/>
        </w:rPr>
        <w:t xml:space="preserve">. A major question for researchers throughout the world is how will plants cope with these rapid changes? Environmental conditions are even more impactful in plants </w:t>
      </w:r>
      <w:r>
        <w:rPr>
          <w:rFonts w:ascii="Times New Roman" w:hAnsi="Times New Roman" w:cs="Times New Roman"/>
          <w:sz w:val="24"/>
          <w:szCs w:val="24"/>
        </w:rPr>
        <w:t xml:space="preserve">than mobile organisms </w:t>
      </w:r>
      <w:r w:rsidRPr="001D4A99">
        <w:rPr>
          <w:rFonts w:ascii="Times New Roman" w:hAnsi="Times New Roman" w:cs="Times New Roman"/>
          <w:sz w:val="24"/>
          <w:szCs w:val="24"/>
        </w:rPr>
        <w:t>because of their sessile nature.</w:t>
      </w:r>
      <w:r>
        <w:rPr>
          <w:rFonts w:ascii="Times New Roman" w:hAnsi="Times New Roman" w:cs="Times New Roman"/>
          <w:sz w:val="24"/>
          <w:szCs w:val="24"/>
        </w:rPr>
        <w:t xml:space="preserve"> </w:t>
      </w:r>
      <w:r w:rsidRPr="001D4A99">
        <w:rPr>
          <w:rFonts w:ascii="Times New Roman" w:hAnsi="Times New Roman" w:cs="Times New Roman"/>
          <w:sz w:val="24"/>
          <w:szCs w:val="24"/>
        </w:rPr>
        <w:t>Given the rapid change in local conditions, there are three ways plants can respond while avoiding extinction; quickly adapt, have the plasticity in phenotype that allows acclimation to the new conditions, or shift ranges.</w:t>
      </w:r>
    </w:p>
    <w:p w14:paraId="17F8B7D0" w14:textId="3A5C4EE5" w:rsidR="000C3D1D" w:rsidRPr="00396EF4" w:rsidRDefault="000C3D1D" w:rsidP="003E62AB">
      <w:pPr>
        <w:rPr>
          <w:rFonts w:ascii="Times New Roman" w:hAnsi="Times New Roman" w:cs="Times New Roman"/>
          <w:sz w:val="24"/>
          <w:szCs w:val="24"/>
        </w:rPr>
      </w:pPr>
      <w:r>
        <w:rPr>
          <w:rFonts w:ascii="Times New Roman" w:hAnsi="Times New Roman" w:cs="Times New Roman"/>
          <w:sz w:val="24"/>
          <w:szCs w:val="24"/>
        </w:rPr>
        <w:t xml:space="preserve">The conditions across a species range are heterogeneous and likely have different selective pressures that act on the individuals of a population. This divergent selection can result in differing trait optima in two populations, which is known as local adapt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wecki &amp; Ebert, 2004)</w:t>
      </w:r>
      <w:r>
        <w:rPr>
          <w:rFonts w:ascii="Times New Roman" w:hAnsi="Times New Roman" w:cs="Times New Roman"/>
          <w:sz w:val="24"/>
          <w:szCs w:val="24"/>
        </w:rPr>
        <w:fldChar w:fldCharType="end"/>
      </w:r>
      <w:r>
        <w:rPr>
          <w:rFonts w:ascii="Times New Roman" w:hAnsi="Times New Roman" w:cs="Times New Roman"/>
          <w:sz w:val="24"/>
          <w:szCs w:val="24"/>
        </w:rPr>
        <w:t>. Temperature is a prominent variable that determines species distribution and varies greatly with geographic region in both severity and consistency. There have been many adaptations in different species to improve survival in extreme temperatures, but how do populations of the same species persist in different temperature regimes? To understand local adaptation to diverging temperature regimes, we must understand the biology of plants and ways in which they are vulnerable to extreme temperatures.</w:t>
      </w:r>
    </w:p>
    <w:p w14:paraId="103DFADC" w14:textId="73EAE450" w:rsidR="00665E74" w:rsidRDefault="00665E74" w:rsidP="003E62AB">
      <w:pPr>
        <w:rPr>
          <w:rFonts w:ascii="Times New Roman" w:hAnsi="Times New Roman" w:cs="Times New Roman"/>
          <w:sz w:val="24"/>
          <w:szCs w:val="24"/>
        </w:rPr>
      </w:pPr>
      <w:r>
        <w:rPr>
          <w:rFonts w:ascii="Times New Roman" w:hAnsi="Times New Roman" w:cs="Times New Roman"/>
          <w:sz w:val="24"/>
          <w:szCs w:val="24"/>
        </w:rPr>
        <w:t>Intergenerational influences due to selection acting on both stages</w:t>
      </w:r>
    </w:p>
    <w:p w14:paraId="1545D4DD" w14:textId="3BD0B6DB" w:rsidR="00665E74" w:rsidRDefault="00665E74" w:rsidP="003E62AB">
      <w:pPr>
        <w:rPr>
          <w:rFonts w:ascii="Times New Roman" w:hAnsi="Times New Roman" w:cs="Times New Roman"/>
          <w:sz w:val="24"/>
          <w:szCs w:val="24"/>
        </w:rPr>
      </w:pPr>
      <w:r>
        <w:rPr>
          <w:rFonts w:ascii="Times New Roman" w:hAnsi="Times New Roman" w:cs="Times New Roman"/>
          <w:sz w:val="24"/>
          <w:szCs w:val="24"/>
        </w:rPr>
        <w:t>Included adaptation during both stages</w:t>
      </w:r>
    </w:p>
    <w:p w14:paraId="5103B6AA" w14:textId="4122412F" w:rsidR="00665E74" w:rsidRDefault="00665E74" w:rsidP="003E62AB">
      <w:pPr>
        <w:rPr>
          <w:rFonts w:ascii="Times New Roman" w:hAnsi="Times New Roman" w:cs="Times New Roman"/>
          <w:sz w:val="24"/>
          <w:szCs w:val="24"/>
        </w:rPr>
      </w:pPr>
      <w:r>
        <w:rPr>
          <w:rFonts w:ascii="Times New Roman" w:hAnsi="Times New Roman" w:cs="Times New Roman"/>
          <w:sz w:val="24"/>
          <w:szCs w:val="24"/>
        </w:rPr>
        <w:t>Cold and hot-thermotolerance</w:t>
      </w:r>
    </w:p>
    <w:p w14:paraId="7E2F64A1" w14:textId="6BBF416A" w:rsidR="00665E74" w:rsidRDefault="00665E74" w:rsidP="00665E74">
      <w:pPr>
        <w:rPr>
          <w:rFonts w:ascii="Times New Roman" w:hAnsi="Times New Roman" w:cs="Times New Roman"/>
          <w:sz w:val="24"/>
          <w:szCs w:val="24"/>
        </w:rPr>
      </w:pPr>
      <w:r>
        <w:rPr>
          <w:rFonts w:ascii="Times New Roman" w:hAnsi="Times New Roman" w:cs="Times New Roman"/>
          <w:sz w:val="24"/>
          <w:szCs w:val="24"/>
        </w:rPr>
        <w:t xml:space="preserve">In this study, we compare temperature tolerance to extreme hot and cold conditions in plants from Minnesota and Texas. Since temperature tolerance selection can act on both the gametophytic and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stage, we incorporated variables from both stages.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tolerance was measured using measurements on leaves </w:t>
      </w:r>
      <w:proofErr w:type="gramStart"/>
      <w:r>
        <w:rPr>
          <w:rFonts w:ascii="Times New Roman" w:hAnsi="Times New Roman" w:cs="Times New Roman"/>
          <w:sz w:val="24"/>
          <w:szCs w:val="24"/>
        </w:rPr>
        <w:t>including:</w:t>
      </w:r>
      <w:proofErr w:type="gramEnd"/>
      <w:r>
        <w:rPr>
          <w:rFonts w:ascii="Times New Roman" w:hAnsi="Times New Roman" w:cs="Times New Roman"/>
          <w:sz w:val="24"/>
          <w:szCs w:val="24"/>
        </w:rPr>
        <w:t xml:space="preserve"> net photosynthesis, chlorophyll fluorescence, and cell membrane stability. The gametophytic variables were pollen germination (viability) and pollen tube growth rate. The first objective was to 1) d</w:t>
      </w:r>
      <w:r w:rsidRPr="00190282">
        <w:rPr>
          <w:rFonts w:ascii="Times New Roman" w:hAnsi="Times New Roman" w:cs="Times New Roman"/>
          <w:sz w:val="24"/>
          <w:szCs w:val="24"/>
        </w:rPr>
        <w:t xml:space="preserve">etermine if local thermal conditions have selected for temperature tolerance traits fitting the conditions in the north and south. We hypothesized that if the temperature regimes in the north and south have </w:t>
      </w:r>
      <w:r>
        <w:rPr>
          <w:rFonts w:ascii="Times New Roman" w:hAnsi="Times New Roman" w:cs="Times New Roman"/>
          <w:sz w:val="24"/>
          <w:szCs w:val="24"/>
        </w:rPr>
        <w:t>resulted in</w:t>
      </w:r>
      <w:r w:rsidRPr="00190282">
        <w:rPr>
          <w:rFonts w:ascii="Times New Roman" w:hAnsi="Times New Roman" w:cs="Times New Roman"/>
          <w:sz w:val="24"/>
          <w:szCs w:val="24"/>
        </w:rPr>
        <w:t xml:space="preserve"> divergent selection and local adaptation</w:t>
      </w:r>
      <w:r>
        <w:rPr>
          <w:rFonts w:ascii="Times New Roman" w:hAnsi="Times New Roman" w:cs="Times New Roman"/>
          <w:sz w:val="24"/>
          <w:szCs w:val="24"/>
        </w:rPr>
        <w:t xml:space="preserve"> of temperature tolerance</w:t>
      </w:r>
      <w:r w:rsidRPr="00190282">
        <w:rPr>
          <w:rFonts w:ascii="Times New Roman" w:hAnsi="Times New Roman" w:cs="Times New Roman"/>
          <w:sz w:val="24"/>
          <w:szCs w:val="24"/>
        </w:rPr>
        <w:t xml:space="preserve">, then the plants in the north would be more tolerant of cold stress and plants from the south would be more tolerant of heat stress. </w:t>
      </w:r>
    </w:p>
    <w:p w14:paraId="233D5DC6" w14:textId="1066C162" w:rsidR="002C7346" w:rsidRDefault="002C7346" w:rsidP="00665E74">
      <w:pPr>
        <w:rPr>
          <w:rFonts w:ascii="Times New Roman" w:hAnsi="Times New Roman" w:cs="Times New Roman"/>
          <w:sz w:val="24"/>
          <w:szCs w:val="24"/>
        </w:rPr>
      </w:pPr>
      <w:r>
        <w:rPr>
          <w:rFonts w:ascii="Times New Roman" w:hAnsi="Times New Roman" w:cs="Times New Roman"/>
          <w:sz w:val="24"/>
          <w:szCs w:val="24"/>
        </w:rPr>
        <w:t xml:space="preserve">Is there variation in the </w:t>
      </w:r>
      <w:proofErr w:type="gramStart"/>
      <w:r>
        <w:rPr>
          <w:rFonts w:ascii="Times New Roman" w:hAnsi="Times New Roman" w:cs="Times New Roman"/>
          <w:sz w:val="24"/>
          <w:szCs w:val="24"/>
        </w:rPr>
        <w:t>traits</w:t>
      </w:r>
      <w:proofErr w:type="gramEnd"/>
    </w:p>
    <w:p w14:paraId="24933177" w14:textId="23FEF175" w:rsidR="00665E74" w:rsidRDefault="00665E74" w:rsidP="00665E74">
      <w:pPr>
        <w:rPr>
          <w:rFonts w:ascii="Times New Roman" w:hAnsi="Times New Roman" w:cs="Times New Roman"/>
          <w:sz w:val="24"/>
          <w:szCs w:val="24"/>
        </w:rPr>
      </w:pPr>
      <w:r>
        <w:rPr>
          <w:rFonts w:ascii="Times New Roman" w:hAnsi="Times New Roman" w:cs="Times New Roman"/>
          <w:sz w:val="24"/>
          <w:szCs w:val="24"/>
        </w:rPr>
        <w:t xml:space="preserve">2) Inter-generational </w:t>
      </w:r>
    </w:p>
    <w:p w14:paraId="5854C27D" w14:textId="51158852" w:rsidR="00665E74" w:rsidRDefault="00665E74" w:rsidP="00665E74">
      <w:pPr>
        <w:rPr>
          <w:rFonts w:ascii="Times New Roman" w:hAnsi="Times New Roman" w:cs="Times New Roman"/>
          <w:sz w:val="24"/>
          <w:szCs w:val="24"/>
        </w:rPr>
      </w:pPr>
      <w:r>
        <w:rPr>
          <w:rFonts w:ascii="Times New Roman" w:hAnsi="Times New Roman" w:cs="Times New Roman"/>
          <w:sz w:val="24"/>
          <w:szCs w:val="24"/>
        </w:rPr>
        <w:t xml:space="preserve">The third objective was to 3) determine if there is a correlation between temperature tolerance in the gametophyte and sporophyte. If temperature stress is similar in both stages and gene expression patterns in the gametophytic and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life stages overlap, then there is a correlation between temperature tolerance in the gametophyte and sporophyte. </w:t>
      </w:r>
    </w:p>
    <w:p w14:paraId="421B82B6" w14:textId="3472608D" w:rsidR="002C7346" w:rsidRDefault="002C7346" w:rsidP="00665E74">
      <w:pPr>
        <w:rPr>
          <w:rFonts w:ascii="Times New Roman" w:hAnsi="Times New Roman" w:cs="Times New Roman"/>
          <w:sz w:val="24"/>
          <w:szCs w:val="24"/>
        </w:rPr>
      </w:pPr>
    </w:p>
    <w:p w14:paraId="22EED24C" w14:textId="77777777" w:rsidR="002C7346" w:rsidRDefault="002C7346" w:rsidP="00665E74">
      <w:pPr>
        <w:rPr>
          <w:rFonts w:ascii="Times New Roman" w:hAnsi="Times New Roman" w:cs="Times New Roman"/>
          <w:sz w:val="24"/>
          <w:szCs w:val="24"/>
        </w:rPr>
      </w:pPr>
    </w:p>
    <w:p w14:paraId="4B0B5B52" w14:textId="77777777" w:rsidR="00665E74" w:rsidRDefault="00665E74" w:rsidP="003E62AB">
      <w:pPr>
        <w:rPr>
          <w:rFonts w:ascii="Times New Roman" w:hAnsi="Times New Roman" w:cs="Times New Roman"/>
          <w:sz w:val="24"/>
          <w:szCs w:val="24"/>
        </w:rPr>
      </w:pPr>
    </w:p>
    <w:p w14:paraId="619ABBC5" w14:textId="77777777" w:rsidR="00665E74" w:rsidRDefault="00665E74" w:rsidP="003E62AB">
      <w:pPr>
        <w:rPr>
          <w:rFonts w:ascii="Times New Roman" w:hAnsi="Times New Roman" w:cs="Times New Roman"/>
          <w:sz w:val="24"/>
          <w:szCs w:val="24"/>
        </w:rPr>
      </w:pPr>
    </w:p>
    <w:p w14:paraId="7B749585" w14:textId="0DBB32DB" w:rsidR="000C3D1D" w:rsidRDefault="000C3D1D" w:rsidP="003E62AB">
      <w:pPr>
        <w:rPr>
          <w:rFonts w:ascii="Times New Roman" w:hAnsi="Times New Roman" w:cs="Times New Roman"/>
          <w:i/>
          <w:iCs/>
          <w:sz w:val="24"/>
          <w:szCs w:val="24"/>
        </w:rPr>
      </w:pPr>
      <w:r>
        <w:rPr>
          <w:rFonts w:ascii="Times New Roman" w:hAnsi="Times New Roman" w:cs="Times New Roman"/>
          <w:sz w:val="24"/>
          <w:szCs w:val="24"/>
        </w:rPr>
        <w:t xml:space="preserve">Temperature stress in plants largely occurs through oxidative stress via the production of reactive oxygen species (ROS) </w:t>
      </w:r>
      <w:r>
        <w:rPr>
          <w:rFonts w:ascii="Times New Roman" w:hAnsi="Times New Roman" w:cs="Times New Roman"/>
          <w:sz w:val="24"/>
          <w:szCs w:val="24"/>
        </w:rPr>
        <w:fldChar w:fldCharType="begin">
          <w:fldData xml:space="preserve">PEVuZE5vdGU+PENpdGU+PEF1dGhvcj5XYWhpZDwvQXV0aG9yPjxZZWFyPjIwMDc8L1llYXI+PElE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hpZDwvQXV0aG9yPjxZZWFyPjIwMDc8L1llYXI+PElE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ahid, 2007; Wahid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Oxidative stress can hinder physiological mechanisms such as photosynthesis and metabolism, as well as the concentrations of primary and secondary metabolites. Primary metabolites are not only involved in physiological processes, but also in osmotic regulation and the integrity of cellular structures, including cell membranes </w: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1pc2hyYSBl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</w:fldData>
        </w:fldChar>
      </w:r>
      <w:r w:rsidR="000036E1">
        <w:rPr>
          <w:rFonts w:ascii="Times New Roman" w:hAnsi="Times New Roman" w:cs="Times New Roman"/>
          <w:sz w:val="24"/>
          <w:szCs w:val="24"/>
        </w:rPr>
        <w:instrText xml:space="preserve"> ADDIN EN.CITE </w:instrText>
      </w:r>
      <w:r w:rsidR="000036E1">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1pc2hyYSBl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</w:fldData>
        </w:fldChar>
      </w:r>
      <w:r w:rsidR="000036E1">
        <w:rPr>
          <w:rFonts w:ascii="Times New Roman" w:hAnsi="Times New Roman" w:cs="Times New Roman"/>
          <w:sz w:val="24"/>
          <w:szCs w:val="24"/>
        </w:rPr>
        <w:instrText xml:space="preserve"> ADDIN EN.CITE.DATA </w:instrText>
      </w:r>
      <w:r w:rsidR="000036E1">
        <w:rPr>
          <w:rFonts w:ascii="Times New Roman" w:hAnsi="Times New Roman" w:cs="Times New Roman"/>
          <w:sz w:val="24"/>
          <w:szCs w:val="24"/>
        </w:rPr>
      </w:r>
      <w:r w:rsidR="000036E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36E1">
        <w:rPr>
          <w:rFonts w:ascii="Times New Roman" w:hAnsi="Times New Roman" w:cs="Times New Roman"/>
          <w:noProof/>
          <w:sz w:val="24"/>
          <w:szCs w:val="24"/>
        </w:rPr>
        <w:t>(Gajanayake et al., 2011; Mishra et al., 2011; Valitova et al., 2019; Wahid, 2007; Zh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ile secondary metabolites in plants are often associated with defense and pollinator attraction, they are also central to photosynthesis. Pigments such as chlorophylls, carotenoids, and anthocyanins are secondary metabolites involved in absorbing light energy used for photosynthesis </w:t>
      </w:r>
      <w:r>
        <w:rPr>
          <w:rFonts w:ascii="Times New Roman" w:hAnsi="Times New Roman" w:cs="Times New Roman"/>
          <w:sz w:val="24"/>
          <w:szCs w:val="24"/>
        </w:rPr>
        <w:fldChar w:fldCharType="begin">
          <w:fldData xml:space="preserve">PEVuZE5vdGU+PENpdGU+PEF1dGhvcj5XYWhpZDwvQXV0aG9yPjxZZWFyPjIwMDc8L1llYXI+PElE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hpZDwvQXV0aG9yPjxZZWFyPjIwMDc8L1llYXI+PElE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ahid, 2007)</w:t>
      </w:r>
      <w:r>
        <w:rPr>
          <w:rFonts w:ascii="Times New Roman" w:hAnsi="Times New Roman" w:cs="Times New Roman"/>
          <w:sz w:val="24"/>
          <w:szCs w:val="24"/>
        </w:rPr>
        <w:fldChar w:fldCharType="end"/>
      </w:r>
      <w:r>
        <w:rPr>
          <w:rFonts w:ascii="Times New Roman" w:hAnsi="Times New Roman" w:cs="Times New Roman"/>
          <w:sz w:val="24"/>
          <w:szCs w:val="24"/>
        </w:rPr>
        <w:t xml:space="preserve">. Some of these cellular processes are not unique to diploid cells of the plants (sporophyte), but also occur in the haploid cells such as pollen and ovules (gametophyte). Extreme temperatures can limit pollen production, tube growth rate, and viability </w: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ajanayake et al., 2011; Kakani et al., 2002; Singh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lthough temperature stress can be damaging to these processes, there are adaptations that allow plants to withstand extreme temperatures such as the production of heat shock proteins (HSP). </w:t>
      </w:r>
    </w:p>
    <w:p w14:paraId="04BBB5A7" w14:textId="61AB525E" w:rsidR="000C3D1D" w:rsidRPr="001D4A99" w:rsidRDefault="00025EA7" w:rsidP="003E62AB">
      <w:pPr>
        <w:rPr>
          <w:rFonts w:ascii="Times New Roman" w:hAnsi="Times New Roman" w:cs="Times New Roman"/>
          <w:sz w:val="24"/>
          <w:szCs w:val="24"/>
        </w:rPr>
      </w:pPr>
      <w:r>
        <w:rPr>
          <w:rFonts w:ascii="Times New Roman" w:hAnsi="Times New Roman" w:cs="Times New Roman"/>
          <w:sz w:val="24"/>
          <w:szCs w:val="24"/>
        </w:rPr>
        <w:t>Plants have</w:t>
      </w:r>
      <w:r w:rsidR="000C3D1D" w:rsidRPr="001D4A99">
        <w:rPr>
          <w:rFonts w:ascii="Times New Roman" w:hAnsi="Times New Roman" w:cs="Times New Roman"/>
          <w:sz w:val="24"/>
          <w:szCs w:val="24"/>
        </w:rPr>
        <w:t xml:space="preserve"> life cycle</w:t>
      </w:r>
      <w:r>
        <w:rPr>
          <w:rFonts w:ascii="Times New Roman" w:hAnsi="Times New Roman" w:cs="Times New Roman"/>
          <w:sz w:val="24"/>
          <w:szCs w:val="24"/>
        </w:rPr>
        <w:t>s</w:t>
      </w:r>
      <w:r w:rsidR="000C3D1D" w:rsidRPr="001D4A99">
        <w:rPr>
          <w:rFonts w:ascii="Times New Roman" w:hAnsi="Times New Roman" w:cs="Times New Roman"/>
          <w:sz w:val="24"/>
          <w:szCs w:val="24"/>
        </w:rPr>
        <w:t xml:space="preserve"> that </w:t>
      </w:r>
      <w:r>
        <w:rPr>
          <w:rFonts w:ascii="Times New Roman" w:hAnsi="Times New Roman" w:cs="Times New Roman"/>
          <w:sz w:val="24"/>
          <w:szCs w:val="24"/>
        </w:rPr>
        <w:t>alternate</w:t>
      </w:r>
      <w:r w:rsidR="000C3D1D" w:rsidRPr="001D4A99">
        <w:rPr>
          <w:rFonts w:ascii="Times New Roman" w:hAnsi="Times New Roman" w:cs="Times New Roman"/>
          <w:sz w:val="24"/>
          <w:szCs w:val="24"/>
        </w:rPr>
        <w:t xml:space="preserve"> between haploid and diploid stages</w:t>
      </w:r>
      <w:r w:rsidR="000C3D1D">
        <w:rPr>
          <w:rFonts w:ascii="Times New Roman" w:hAnsi="Times New Roman" w:cs="Times New Roman"/>
          <w:sz w:val="24"/>
          <w:szCs w:val="24"/>
        </w:rPr>
        <w:t xml:space="preserve"> </w:t>
      </w:r>
      <w:r w:rsidR="000C3D1D">
        <w:rPr>
          <w:rFonts w:ascii="Times New Roman" w:hAnsi="Times New Roman" w:cs="Times New Roman"/>
          <w:sz w:val="24"/>
          <w:szCs w:val="24"/>
        </w:rPr>
        <w:fldChar w:fldCharType="begin"/>
      </w:r>
      <w:r w:rsidR="000C3D1D">
        <w:rPr>
          <w:rFonts w:ascii="Times New Roman" w:hAnsi="Times New Roman" w:cs="Times New Roman"/>
          <w:sz w:val="24"/>
          <w:szCs w:val="24"/>
        </w:rPr>
        <w:instrText xml:space="preserve"> ADDIN EN.CITE &lt;EndNote&gt;&lt;Cite&gt;&lt;Author&gt;Bowman&lt;/Author&gt;&lt;Year&gt;2016&lt;/Year&gt;&lt;IDText&gt;Evolution in the Cycles of Life&lt;/IDText&gt;&lt;DisplayText&gt;(Bowman et al., 2016)&lt;/DisplayText&gt;&lt;record&gt;&lt;keywords&gt;&lt;keyword&gt;alternation of generations&lt;/keyword&gt;&lt;keyword&gt;apogamy&lt;/keyword&gt;&lt;keyword&gt;apospory&lt;/keyword&gt;&lt;keyword&gt;Biological Evolution&lt;/keyword&gt;&lt;keyword&gt;Bryophyta - genetics&lt;/keyword&gt;&lt;keyword&gt;Chlorophyta - genetics&lt;/keyword&gt;&lt;keyword&gt;Diploidy&lt;/keyword&gt;&lt;keyword&gt;Eukaryota&lt;/keyword&gt;&lt;keyword&gt;Fungi - genetics&lt;/keyword&gt;&lt;keyword&gt;Gene expression&lt;/keyword&gt;&lt;keyword&gt;Genetic aspects&lt;/keyword&gt;&lt;keyword&gt;Haploidy&lt;/keyword&gt;&lt;keyword&gt;Homeodomain Proteins - genetics&lt;/keyword&gt;&lt;keyword&gt;land plant evolution&lt;/keyword&gt;&lt;keyword&gt;Life cycles (Biology)&lt;/keyword&gt;&lt;keyword&gt;Magnoliopsida - genetics&lt;/keyword&gt;&lt;keyword&gt;multicellularity&lt;/keyword&gt;&lt;keyword&gt;Observations&lt;/keyword&gt;&lt;keyword&gt;Phaeophyta - genetics&lt;/keyword&gt;&lt;keyword&gt;Phylogeny&lt;/keyword&gt;&lt;keyword&gt;Plants - genetics&lt;/keyword&gt;&lt;keyword&gt;Rhodophyta - genetics&lt;/keyword&gt;&lt;keyword&gt;TALE homeodomain&lt;/keyword&gt;&lt;/keywords&gt;&lt;isbn&gt;0066-4197&lt;/isbn&gt;&lt;titles&gt;&lt;title&gt;Evolution in the Cycles of Life&lt;/title&gt;&lt;secondary-title&gt;Annual review of genetics&lt;/secondary-title&gt;&lt;/titles&gt;&lt;pages&gt;133-154&lt;/pages&gt;&lt;number&gt;1&lt;/number&gt;&lt;contributors&gt;&lt;authors&gt;&lt;author&gt;Bowman, John L.&lt;/author&gt;&lt;author&gt;Sakakibara, Keiko&lt;/author&gt;&lt;author&gt;Furumizu, Chihiro&lt;/author&gt;&lt;author&gt;Dierschke, Tom&lt;/author&gt;&lt;/authors&gt;&lt;/contributors&gt;&lt;added-date format="utc"&gt;1637327234&lt;/added-date&gt;&lt;pub-location&gt;United States&lt;/pub-location&gt;&lt;ref-type name="Journal Article"&gt;17&lt;/ref-type&gt;&lt;dates&gt;&lt;year&gt;2016&lt;/year&gt;&lt;/dates&gt;&lt;rec-number&gt;181&lt;/rec-number&gt;&lt;publisher&gt;Annual Reviews&lt;/publisher&gt;&lt;last-updated-date format="utc"&gt;1637327252&lt;/last-updated-date&gt;&lt;electronic-resource-num&gt;10.1146/annurev-genet-120215-035227&lt;/electronic-resource-num&gt;&lt;volume&gt;50&lt;/volume&gt;&lt;/record&gt;&lt;/Cite&gt;&lt;/EndNote&gt;</w:instrText>
      </w:r>
      <w:r w:rsidR="000C3D1D">
        <w:rPr>
          <w:rFonts w:ascii="Times New Roman" w:hAnsi="Times New Roman" w:cs="Times New Roman"/>
          <w:sz w:val="24"/>
          <w:szCs w:val="24"/>
        </w:rPr>
        <w:fldChar w:fldCharType="separate"/>
      </w:r>
      <w:r w:rsidR="000C3D1D">
        <w:rPr>
          <w:rFonts w:ascii="Times New Roman" w:hAnsi="Times New Roman" w:cs="Times New Roman"/>
          <w:noProof/>
          <w:sz w:val="24"/>
          <w:szCs w:val="24"/>
        </w:rPr>
        <w:t>(Bowman et al., 2016)</w:t>
      </w:r>
      <w:r w:rsidR="000C3D1D">
        <w:rPr>
          <w:rFonts w:ascii="Times New Roman" w:hAnsi="Times New Roman" w:cs="Times New Roman"/>
          <w:sz w:val="24"/>
          <w:szCs w:val="24"/>
        </w:rPr>
        <w:fldChar w:fldCharType="end"/>
      </w:r>
      <w:r w:rsidR="000C3D1D" w:rsidRPr="001D4A99">
        <w:rPr>
          <w:rFonts w:ascii="Times New Roman" w:hAnsi="Times New Roman" w:cs="Times New Roman"/>
          <w:sz w:val="24"/>
          <w:szCs w:val="24"/>
        </w:rPr>
        <w:t xml:space="preserve">. The diploid stage, also referred to as the </w:t>
      </w:r>
      <w:proofErr w:type="spellStart"/>
      <w:r w:rsidR="000C3D1D" w:rsidRPr="001D4A99">
        <w:rPr>
          <w:rFonts w:ascii="Times New Roman" w:hAnsi="Times New Roman" w:cs="Times New Roman"/>
          <w:sz w:val="24"/>
          <w:szCs w:val="24"/>
        </w:rPr>
        <w:t>sporphyte</w:t>
      </w:r>
      <w:proofErr w:type="spellEnd"/>
      <w:r w:rsidR="000C3D1D" w:rsidRPr="001D4A99">
        <w:rPr>
          <w:rFonts w:ascii="Times New Roman" w:hAnsi="Times New Roman" w:cs="Times New Roman"/>
          <w:sz w:val="24"/>
          <w:szCs w:val="24"/>
        </w:rPr>
        <w:t xml:space="preserve">, produces the genetically unique haploid gamete, also known as the gametophyte. </w:t>
      </w:r>
      <w:r>
        <w:rPr>
          <w:rFonts w:ascii="Times New Roman" w:hAnsi="Times New Roman" w:cs="Times New Roman"/>
          <w:sz w:val="24"/>
          <w:szCs w:val="24"/>
        </w:rPr>
        <w:t>For angiosperms,</w:t>
      </w:r>
      <w:r w:rsidR="000C3D1D" w:rsidRPr="001D4A99">
        <w:rPr>
          <w:rFonts w:ascii="Times New Roman" w:hAnsi="Times New Roman" w:cs="Times New Roman"/>
          <w:sz w:val="24"/>
          <w:szCs w:val="24"/>
        </w:rPr>
        <w:t xml:space="preserve"> most of the plant’s life occurs in the sporophyte stage with a short period in the haploid stage during sexual reproduction. Many have found that natural selection can act both on the sporophyte and gametophyte stages and that the processes of selection are independent of one another </w:t>
      </w:r>
      <w:r w:rsidR="000C3D1D" w:rsidRPr="001D4A99">
        <w:rPr>
          <w:rFonts w:ascii="Times New Roman" w:hAnsi="Times New Roman" w:cs="Times New Roman"/>
          <w:sz w:val="24"/>
          <w:szCs w:val="24"/>
        </w:rPr>
        <w:fldChar w:fldCharType="begin">
          <w:fldData xml:space="preserve">PEVuZE5vdGU+PENpdGU+PEF1dGhvcj5OLjwvQXV0aG9yPjxZZWFyPjE5OTI8L1llYXI+PElEVGV4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=
</w:fldData>
        </w:fldChar>
      </w:r>
      <w:r w:rsidR="000C3D1D">
        <w:rPr>
          <w:rFonts w:ascii="Times New Roman" w:hAnsi="Times New Roman" w:cs="Times New Roman"/>
          <w:sz w:val="24"/>
          <w:szCs w:val="24"/>
        </w:rPr>
        <w:instrText xml:space="preserve"> ADDIN EN.CITE </w:instrText>
      </w:r>
      <w:r w:rsidR="000C3D1D">
        <w:rPr>
          <w:rFonts w:ascii="Times New Roman" w:hAnsi="Times New Roman" w:cs="Times New Roman"/>
          <w:sz w:val="24"/>
          <w:szCs w:val="24"/>
        </w:rPr>
        <w:fldChar w:fldCharType="begin">
          <w:fldData xml:space="preserve">PEVuZE5vdGU+PENpdGU+PEF1dGhvcj5OLjwvQXV0aG9yPjxZZWFyPjE5OTI8L1llYXI+PElEVGV4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=
</w:fldData>
        </w:fldChar>
      </w:r>
      <w:r w:rsidR="000C3D1D">
        <w:rPr>
          <w:rFonts w:ascii="Times New Roman" w:hAnsi="Times New Roman" w:cs="Times New Roman"/>
          <w:sz w:val="24"/>
          <w:szCs w:val="24"/>
        </w:rPr>
        <w:instrText xml:space="preserve"> ADDIN EN.CITE.DATA </w:instrText>
      </w:r>
      <w:r w:rsidR="000C3D1D">
        <w:rPr>
          <w:rFonts w:ascii="Times New Roman" w:hAnsi="Times New Roman" w:cs="Times New Roman"/>
          <w:sz w:val="24"/>
          <w:szCs w:val="24"/>
        </w:rPr>
      </w:r>
      <w:r w:rsidR="000C3D1D">
        <w:rPr>
          <w:rFonts w:ascii="Times New Roman" w:hAnsi="Times New Roman" w:cs="Times New Roman"/>
          <w:sz w:val="24"/>
          <w:szCs w:val="24"/>
        </w:rPr>
        <w:fldChar w:fldCharType="end"/>
      </w:r>
      <w:r w:rsidR="000C3D1D" w:rsidRPr="001D4A99">
        <w:rPr>
          <w:rFonts w:ascii="Times New Roman" w:hAnsi="Times New Roman" w:cs="Times New Roman"/>
          <w:sz w:val="24"/>
          <w:szCs w:val="24"/>
        </w:rPr>
      </w:r>
      <w:r w:rsidR="000C3D1D" w:rsidRPr="001D4A99">
        <w:rPr>
          <w:rFonts w:ascii="Times New Roman" w:hAnsi="Times New Roman" w:cs="Times New Roman"/>
          <w:sz w:val="24"/>
          <w:szCs w:val="24"/>
        </w:rPr>
        <w:fldChar w:fldCharType="separate"/>
      </w:r>
      <w:r w:rsidR="000C3D1D">
        <w:rPr>
          <w:rFonts w:ascii="Times New Roman" w:hAnsi="Times New Roman" w:cs="Times New Roman"/>
          <w:noProof/>
          <w:sz w:val="24"/>
          <w:szCs w:val="24"/>
        </w:rPr>
        <w:t>(Beaudry et al., 2020; Walsh &amp; Charlesworth, 1992)</w:t>
      </w:r>
      <w:r w:rsidR="000C3D1D" w:rsidRPr="001D4A99">
        <w:rPr>
          <w:rFonts w:ascii="Times New Roman" w:hAnsi="Times New Roman" w:cs="Times New Roman"/>
          <w:sz w:val="24"/>
          <w:szCs w:val="24"/>
        </w:rPr>
        <w:fldChar w:fldCharType="end"/>
      </w:r>
      <w:r w:rsidR="000C3D1D" w:rsidRPr="001D4A99">
        <w:rPr>
          <w:rFonts w:ascii="Times New Roman" w:hAnsi="Times New Roman" w:cs="Times New Roman"/>
          <w:sz w:val="24"/>
          <w:szCs w:val="24"/>
        </w:rPr>
        <w:t>.</w:t>
      </w:r>
    </w:p>
    <w:p w14:paraId="3034875C" w14:textId="77777777" w:rsidR="000C3D1D" w:rsidRPr="001D4A99" w:rsidRDefault="000C3D1D" w:rsidP="003E62AB">
      <w:pPr>
        <w:rPr>
          <w:rFonts w:ascii="Times New Roman" w:hAnsi="Times New Roman" w:cs="Times New Roman"/>
          <w:sz w:val="24"/>
          <w:szCs w:val="24"/>
        </w:rPr>
      </w:pPr>
      <w:r w:rsidRPr="001D4A99">
        <w:rPr>
          <w:rFonts w:ascii="Times New Roman" w:hAnsi="Times New Roman" w:cs="Times New Roman"/>
          <w:sz w:val="24"/>
          <w:szCs w:val="24"/>
        </w:rPr>
        <w:t xml:space="preserve">In the </w:t>
      </w:r>
      <w:proofErr w:type="spellStart"/>
      <w:r w:rsidRPr="001D4A99">
        <w:rPr>
          <w:rFonts w:ascii="Times New Roman" w:hAnsi="Times New Roman" w:cs="Times New Roman"/>
          <w:sz w:val="24"/>
          <w:szCs w:val="24"/>
        </w:rPr>
        <w:t>sporophytic</w:t>
      </w:r>
      <w:proofErr w:type="spellEnd"/>
      <w:r w:rsidRPr="001D4A99">
        <w:rPr>
          <w:rFonts w:ascii="Times New Roman" w:hAnsi="Times New Roman" w:cs="Times New Roman"/>
          <w:sz w:val="24"/>
          <w:szCs w:val="24"/>
        </w:rPr>
        <w:t xml:space="preserve"> stage, selection can act through variation in the </w:t>
      </w:r>
      <w:r>
        <w:rPr>
          <w:rFonts w:ascii="Times New Roman" w:hAnsi="Times New Roman" w:cs="Times New Roman"/>
          <w:sz w:val="24"/>
          <w:szCs w:val="24"/>
        </w:rPr>
        <w:t>individual plant</w:t>
      </w:r>
      <w:r w:rsidRPr="001D4A99">
        <w:rPr>
          <w:rFonts w:ascii="Times New Roman" w:hAnsi="Times New Roman" w:cs="Times New Roman"/>
          <w:sz w:val="24"/>
          <w:szCs w:val="24"/>
        </w:rPr>
        <w:t xml:space="preserve">. </w:t>
      </w:r>
      <w:proofErr w:type="spellStart"/>
      <w:r w:rsidRPr="001D4A99">
        <w:rPr>
          <w:rFonts w:ascii="Times New Roman" w:hAnsi="Times New Roman" w:cs="Times New Roman"/>
          <w:sz w:val="24"/>
          <w:szCs w:val="24"/>
        </w:rPr>
        <w:t>Sporophytic</w:t>
      </w:r>
      <w:proofErr w:type="spellEnd"/>
      <w:r w:rsidRPr="001D4A99">
        <w:rPr>
          <w:rFonts w:ascii="Times New Roman" w:hAnsi="Times New Roman" w:cs="Times New Roman"/>
          <w:sz w:val="24"/>
          <w:szCs w:val="24"/>
        </w:rPr>
        <w:t xml:space="preserve"> traits include leaf morphology, biomass accumulation, plant size, competitiveness for resources, photosynthetic efficiency, water use efficiency, and other characteristics of the full plant. Many studies have compared temperature tolerance between cultivated varieties of crop or ornamental species, largely produced by selective breeding </w:t>
      </w:r>
      <w:r w:rsidRPr="001D4A99">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BvdWR5YWwg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</w:fldData>
        </w:fldChar>
      </w:r>
      <w:r w:rsidRPr="001D4A99">
        <w:rPr>
          <w:rFonts w:ascii="Times New Roman" w:hAnsi="Times New Roman" w:cs="Times New Roman"/>
          <w:sz w:val="24"/>
          <w:szCs w:val="24"/>
        </w:rPr>
        <w:instrText xml:space="preserve"> ADDIN EN.CITE </w:instrText>
      </w:r>
      <w:r w:rsidRPr="001D4A99">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BvdWR5YWwg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</w:fldData>
        </w:fldChar>
      </w:r>
      <w:r w:rsidRPr="001D4A99">
        <w:rPr>
          <w:rFonts w:ascii="Times New Roman" w:hAnsi="Times New Roman" w:cs="Times New Roman"/>
          <w:sz w:val="24"/>
          <w:szCs w:val="24"/>
        </w:rPr>
        <w:instrText xml:space="preserve"> ADDIN EN.CITE.DATA </w:instrText>
      </w:r>
      <w:r w:rsidRPr="001D4A99">
        <w:rPr>
          <w:rFonts w:ascii="Times New Roman" w:hAnsi="Times New Roman" w:cs="Times New Roman"/>
          <w:sz w:val="24"/>
          <w:szCs w:val="24"/>
        </w:rPr>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Gajanayake et al., 2011; Poudyal et al., 2019)</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Poudyal et al. compared several cultivated varieties of hybridized lines and local accessions, some of which were selected and bred for high temperature tolerance. They found considerable differences between performance of certain genotypes over others after a high temperature treatment. The </w:t>
      </w:r>
      <w:proofErr w:type="spellStart"/>
      <w:r w:rsidRPr="001D4A99">
        <w:rPr>
          <w:rFonts w:ascii="Times New Roman" w:hAnsi="Times New Roman" w:cs="Times New Roman"/>
          <w:sz w:val="24"/>
          <w:szCs w:val="24"/>
        </w:rPr>
        <w:t>sporophytic</w:t>
      </w:r>
      <w:proofErr w:type="spellEnd"/>
      <w:r w:rsidRPr="001D4A99">
        <w:rPr>
          <w:rFonts w:ascii="Times New Roman" w:hAnsi="Times New Roman" w:cs="Times New Roman"/>
          <w:sz w:val="24"/>
          <w:szCs w:val="24"/>
        </w:rPr>
        <w:t xml:space="preserve"> traits with stark differences in performance between “temperature tolerant” accessions and “temperature sensitive” accessions were net photosynthesis, water use efficiency, and leaf cooling.</w:t>
      </w:r>
    </w:p>
    <w:p w14:paraId="6A399708" w14:textId="4EE308C0" w:rsidR="000C3D1D" w:rsidRPr="001D4A99" w:rsidRDefault="000C3D1D" w:rsidP="003E62AB">
      <w:pPr>
        <w:rPr>
          <w:rFonts w:ascii="Times New Roman" w:hAnsi="Times New Roman" w:cs="Times New Roman"/>
          <w:sz w:val="24"/>
          <w:szCs w:val="24"/>
        </w:rPr>
      </w:pPr>
      <w:r>
        <w:rPr>
          <w:rFonts w:ascii="Times New Roman" w:hAnsi="Times New Roman" w:cs="Times New Roman"/>
          <w:sz w:val="24"/>
          <w:szCs w:val="24"/>
        </w:rPr>
        <w:t>G</w:t>
      </w:r>
      <w:r w:rsidRPr="001D4A99">
        <w:rPr>
          <w:rFonts w:ascii="Times New Roman" w:hAnsi="Times New Roman" w:cs="Times New Roman"/>
          <w:sz w:val="24"/>
          <w:szCs w:val="24"/>
        </w:rPr>
        <w:t xml:space="preserve">ametophytic selection acts on the male gamete, pollen, and the female gamete, ovules. In the sexual reproduction of plants, pollen is produced in the anthers of a flower and is transferred via </w:t>
      </w:r>
      <w:r w:rsidRPr="001D4A99">
        <w:rPr>
          <w:rFonts w:ascii="Times New Roman" w:hAnsi="Times New Roman" w:cs="Times New Roman"/>
          <w:sz w:val="24"/>
          <w:szCs w:val="24"/>
        </w:rPr>
        <w:lastRenderedPageBreak/>
        <w:t>pollinators or wind to the stigma. The pollen grains then germinate by extending the cell in a tube-like projection, known as the pollen tube, through the style to the ovary, which encases a few to several ovules. The tubes fertilize the ovules by discharging sperm cells into the ovu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wman&lt;/Author&gt;&lt;Year&gt;2016&lt;/Year&gt;&lt;IDText&gt;Evolution in the Cycles of Life&lt;/IDText&gt;&lt;DisplayText&gt;(Bowman et al., 2016)&lt;/DisplayText&gt;&lt;record&gt;&lt;keywords&gt;&lt;keyword&gt;alternation of generations&lt;/keyword&gt;&lt;keyword&gt;apogamy&lt;/keyword&gt;&lt;keyword&gt;apospory&lt;/keyword&gt;&lt;keyword&gt;Biological Evolution&lt;/keyword&gt;&lt;keyword&gt;Bryophyta - genetics&lt;/keyword&gt;&lt;keyword&gt;Chlorophyta - genetics&lt;/keyword&gt;&lt;keyword&gt;Diploidy&lt;/keyword&gt;&lt;keyword&gt;Eukaryota&lt;/keyword&gt;&lt;keyword&gt;Fungi - genetics&lt;/keyword&gt;&lt;keyword&gt;Gene expression&lt;/keyword&gt;&lt;keyword&gt;Genetic aspects&lt;/keyword&gt;&lt;keyword&gt;Haploidy&lt;/keyword&gt;&lt;keyword&gt;Homeodomain Proteins - genetics&lt;/keyword&gt;&lt;keyword&gt;land plant evolution&lt;/keyword&gt;&lt;keyword&gt;Life cycles (Biology)&lt;/keyword&gt;&lt;keyword&gt;Magnoliopsida - genetics&lt;/keyword&gt;&lt;keyword&gt;multicellularity&lt;/keyword&gt;&lt;keyword&gt;Observations&lt;/keyword&gt;&lt;keyword&gt;Phaeophyta - genetics&lt;/keyword&gt;&lt;keyword&gt;Phylogeny&lt;/keyword&gt;&lt;keyword&gt;Plants - genetics&lt;/keyword&gt;&lt;keyword&gt;Rhodophyta - genetics&lt;/keyword&gt;&lt;keyword&gt;TALE homeodomain&lt;/keyword&gt;&lt;/keywords&gt;&lt;isbn&gt;0066-4197&lt;/isbn&gt;&lt;titles&gt;&lt;title&gt;Evolution in the Cycles of Life&lt;/title&gt;&lt;secondary-title&gt;Annual review of genetics&lt;/secondary-title&gt;&lt;/titles&gt;&lt;pages&gt;133-154&lt;/pages&gt;&lt;number&gt;1&lt;/number&gt;&lt;contributors&gt;&lt;authors&gt;&lt;author&gt;Bowman, John L.&lt;/author&gt;&lt;author&gt;Sakakibara, Keiko&lt;/author&gt;&lt;author&gt;Furumizu, Chihiro&lt;/author&gt;&lt;author&gt;Dierschke, Tom&lt;/author&gt;&lt;/authors&gt;&lt;/contributors&gt;&lt;added-date format="utc"&gt;1637327234&lt;/added-date&gt;&lt;pub-location&gt;United States&lt;/pub-location&gt;&lt;ref-type name="Journal Article"&gt;17&lt;/ref-type&gt;&lt;dates&gt;&lt;year&gt;2016&lt;/year&gt;&lt;/dates&gt;&lt;rec-number&gt;181&lt;/rec-number&gt;&lt;publisher&gt;Annual Reviews&lt;/publisher&gt;&lt;last-updated-date format="utc"&gt;1637327252&lt;/last-updated-date&gt;&lt;electronic-resource-num&gt;10.1146/annurev-genet-120215-035227&lt;/electronic-resource-num&gt;&lt;volume&gt;50&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wman et al., 2016)</w:t>
      </w:r>
      <w:r>
        <w:rPr>
          <w:rFonts w:ascii="Times New Roman" w:hAnsi="Times New Roman" w:cs="Times New Roman"/>
          <w:sz w:val="24"/>
          <w:szCs w:val="24"/>
        </w:rPr>
        <w:fldChar w:fldCharType="end"/>
      </w:r>
      <w:r w:rsidRPr="001D4A99">
        <w:rPr>
          <w:rFonts w:ascii="Times New Roman" w:hAnsi="Times New Roman" w:cs="Times New Roman"/>
          <w:sz w:val="24"/>
          <w:szCs w:val="24"/>
        </w:rPr>
        <w:t>. In most cases, the number of pollen grains deposited on a stigma far outnumber the ovules, incurring competition between the male gametes to fertilize the ov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PdHRhdmlhbm88L0F1dGhvcj48WWVhcj4xOTg4PC9ZZWFy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dHRhdmlhbm88L0F1dGhvcj48WWVhcj4xOTg4PC9ZZWFy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Ottaviano et al., 1988; Ruane, 2009; Sarigorla et al., 1992)</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Traits in pollen that are linked to fitness are </w:t>
      </w:r>
      <w:r>
        <w:rPr>
          <w:rFonts w:ascii="Times New Roman" w:hAnsi="Times New Roman" w:cs="Times New Roman"/>
          <w:sz w:val="24"/>
          <w:szCs w:val="24"/>
        </w:rPr>
        <w:t xml:space="preserve">pollen production (number), </w:t>
      </w:r>
      <w:r w:rsidRPr="001D4A99">
        <w:rPr>
          <w:rFonts w:ascii="Times New Roman" w:hAnsi="Times New Roman" w:cs="Times New Roman"/>
          <w:sz w:val="24"/>
          <w:szCs w:val="24"/>
        </w:rPr>
        <w:t xml:space="preserve">pollen tube growth rate, pollen tube maximum length, and pollen viability. </w:t>
      </w:r>
    </w:p>
    <w:p w14:paraId="3E63FA1A" w14:textId="77777777" w:rsidR="000C3D1D" w:rsidRPr="001D4A99" w:rsidRDefault="000C3D1D" w:rsidP="003E62AB">
      <w:pPr>
        <w:rPr>
          <w:rFonts w:ascii="Times New Roman" w:hAnsi="Times New Roman" w:cs="Times New Roman"/>
          <w:sz w:val="24"/>
          <w:szCs w:val="24"/>
        </w:rPr>
      </w:pPr>
      <w:r>
        <w:rPr>
          <w:rFonts w:ascii="Times New Roman" w:hAnsi="Times New Roman" w:cs="Times New Roman"/>
          <w:sz w:val="24"/>
          <w:szCs w:val="24"/>
        </w:rPr>
        <w:t xml:space="preserve">Gametophytic selection is thought to contribute to the rate of evolution because the lack of dominance allows selection to directly act on single alle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audry&lt;/Author&gt;&lt;Year&gt;2020&lt;/Year&gt;&lt;IDText&gt;Evolutionary Genomics of Plant Gametophytic Selection&lt;/IDText&gt;&lt;DisplayText&gt;(Beaudry et al.,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15911024&lt;/added-date&gt;&lt;pub-location&gt;China&lt;/pub-location&gt;&lt;ref-type name="Journal Article"&gt;17&lt;/ref-type&gt;&lt;dates&gt;&lt;year&gt;2020&lt;/year&gt;&lt;/dates&gt;&lt;rec-number&gt;675&lt;/rec-number&gt;&lt;publisher&gt;Elsevier Inc&lt;/publisher&gt;&lt;last-updated-date format="utc"&gt;1615911024&lt;/last-updated-date&gt;&lt;electronic-resource-num&gt;10.1016/j.xplc.2020.100115&lt;/electronic-resource-num&gt;&lt;volume&gt;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audry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Selection at the gametophyte could then have pleiotropic effects that are adaptive or nonadaptive for the sporophyte. Since the gametophyte is exposed to environmental conditions, temperature could act as a selective pressure and contribute to how the sporophyte responds to thermal conditions. </w:t>
      </w:r>
      <w:commentRangeStart w:id="0"/>
      <w:r w:rsidRPr="001D4A99">
        <w:rPr>
          <w:rFonts w:ascii="Times New Roman" w:hAnsi="Times New Roman" w:cs="Times New Roman"/>
          <w:sz w:val="24"/>
          <w:szCs w:val="24"/>
        </w:rPr>
        <w:t xml:space="preserve">A few studies have found evidence of gametophytic selection for temperature tolerance. </w:t>
      </w:r>
      <w:proofErr w:type="spellStart"/>
      <w:r w:rsidRPr="001D4A99">
        <w:rPr>
          <w:rFonts w:ascii="Times New Roman" w:hAnsi="Times New Roman" w:cs="Times New Roman"/>
          <w:sz w:val="24"/>
          <w:szCs w:val="24"/>
        </w:rPr>
        <w:t>Paupiere</w:t>
      </w:r>
      <w:proofErr w:type="spellEnd"/>
      <w:r w:rsidRPr="001D4A99">
        <w:rPr>
          <w:rFonts w:ascii="Times New Roman" w:hAnsi="Times New Roman" w:cs="Times New Roman"/>
          <w:sz w:val="24"/>
          <w:szCs w:val="24"/>
        </w:rPr>
        <w:t xml:space="preserve"> et al. (2017) examined </w:t>
      </w:r>
      <w:commentRangeEnd w:id="0"/>
      <w:r>
        <w:rPr>
          <w:rStyle w:val="CommentReference"/>
        </w:rPr>
        <w:commentReference w:id="0"/>
      </w:r>
      <w:r w:rsidRPr="001D4A99">
        <w:rPr>
          <w:rFonts w:ascii="Times New Roman" w:hAnsi="Times New Roman" w:cs="Times New Roman"/>
          <w:sz w:val="24"/>
          <w:szCs w:val="24"/>
        </w:rPr>
        <w:t xml:space="preserve">several cultivated tomatoes and wild accessions for temperature tolerance in the gametophyte. The cultivated tomatoes were either selectively breed for tolerance to high temperatures or overall hardiness. The wild accessions originated from low altitude populations in South America that grew in warm climates. There was considerable variation among the cultivated varieties and among the wild varieties for number of pollen grains per flower and pollen viability. The wild varieties had comparable values with cultivated varieties for both traits. These findings suggests that local adaptation through natural selection has led to populations with temperature tolerance to heat stress in pollen at these sites in South America. </w:t>
      </w:r>
      <w:r>
        <w:rPr>
          <w:rFonts w:ascii="Times New Roman" w:hAnsi="Times New Roman" w:cs="Times New Roman"/>
          <w:sz w:val="24"/>
          <w:szCs w:val="24"/>
        </w:rPr>
        <w:t xml:space="preserve">Similar results were found in other studies </w:t>
      </w:r>
      <w:r>
        <w:rPr>
          <w:rFonts w:ascii="Times New Roman" w:hAnsi="Times New Roman" w:cs="Times New Roman"/>
          <w:sz w:val="24"/>
          <w:szCs w:val="24"/>
        </w:rPr>
        <w:fldChar w:fldCharType="begin">
          <w:fldData xml:space="preserve">PEVuZE5vdGU+PENpdGU+PEF1dGhvcj5EcmllZG9ua3M8L0F1dGhvcj48WWVhcj4yMDE4PC9ZZWFy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cmllZG9ua3M8L0F1dGhvcj48WWVhcj4yMDE4PC9ZZWFy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riedonks et al., 2018; Zamir et al., 198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D4A99">
        <w:rPr>
          <w:rFonts w:ascii="Times New Roman" w:hAnsi="Times New Roman" w:cs="Times New Roman"/>
          <w:sz w:val="24"/>
          <w:szCs w:val="24"/>
        </w:rPr>
        <w:t xml:space="preserve">Zamir et al. </w:t>
      </w:r>
      <w:r w:rsidRPr="001D4A99">
        <w:rPr>
          <w:rFonts w:ascii="Times New Roman" w:hAnsi="Times New Roman" w:cs="Times New Roman"/>
          <w:sz w:val="24"/>
          <w:szCs w:val="24"/>
        </w:rPr>
        <w:fldChar w:fldCharType="begin"/>
      </w:r>
      <w:r w:rsidRPr="001D4A99">
        <w:rPr>
          <w:rFonts w:ascii="Times New Roman" w:hAnsi="Times New Roman" w:cs="Times New Roman"/>
          <w:sz w:val="24"/>
          <w:szCs w:val="24"/>
        </w:rPr>
        <w:instrText xml:space="preserve"> ADDIN EN.CITE &lt;EndNote&gt;&lt;Cite ExcludeAuth="1"&gt;&lt;Author&gt;Zamir&lt;/Author&gt;&lt;Year&gt;1981&lt;/Year&gt;&lt;IDText&gt;Low temperature effect on selective fertilization by pollen mixtures of wild and cultivated tomato species&lt;/IDText&gt;&lt;DisplayText&gt;(1981)&lt;/DisplayText&gt;&lt;record&gt;&lt;isbn&gt;0040-5752&lt;/isbn&gt;&lt;titles&gt;&lt;title&gt;Low temperature effect on selective fertilization by pollen mixtures of wild and cultivated tomato species&lt;/title&gt;&lt;secondary-title&gt;Theoretical and applied genetics : TAG.&lt;/secondary-title&gt;&lt;/titles&gt;&lt;pages&gt;235&lt;/pages&gt;&lt;number&gt;4&lt;/number&gt;&lt;contributors&gt;&lt;authors&gt;&lt;author&gt;Zamir, Daniel&lt;/author&gt;&lt;author&gt;Tanksley, Steven D.&lt;/author&gt;&lt;author&gt;Jones, Richard A.&lt;/author&gt;&lt;/authors&gt;&lt;/contributors&gt;&lt;added-date format="utc"&gt;1635621854&lt;/added-date&gt;&lt;pub-location&gt;Berlin ; New York :&lt;/pub-location&gt;&lt;ref-type name="Journal Article"&gt;17&lt;/ref-type&gt;&lt;dates&gt;&lt;year&gt;1981&lt;/year&gt;&lt;/dates&gt;&lt;rec-number&gt;123&lt;/rec-number&gt;&lt;publisher&gt;Springer-Verlag&lt;/publisher&gt;&lt;last-updated-date format="utc"&gt;1635622123&lt;/last-updated-date&gt;&lt;electronic-resource-num&gt;10.1007/BF00265501&lt;/electronic-resource-num&gt;&lt;volume&gt;59&lt;/volume&gt;&lt;/record&gt;&lt;/Cite&gt;&lt;/EndNote&gt;</w:instrText>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1981)</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w:t>
      </w:r>
      <w:r>
        <w:rPr>
          <w:rFonts w:ascii="Times New Roman" w:hAnsi="Times New Roman" w:cs="Times New Roman"/>
          <w:sz w:val="24"/>
          <w:szCs w:val="24"/>
        </w:rPr>
        <w:t>compared</w:t>
      </w:r>
      <w:r w:rsidRPr="001D4A99">
        <w:rPr>
          <w:rFonts w:ascii="Times New Roman" w:hAnsi="Times New Roman" w:cs="Times New Roman"/>
          <w:sz w:val="24"/>
          <w:szCs w:val="24"/>
        </w:rPr>
        <w:t xml:space="preserve"> cold and heat tolerance in pollen from a cultivated tomato variety and a wild, high altitude tomato species. They found that pollen from the high-altitude species, </w:t>
      </w:r>
      <w:r w:rsidRPr="001D4A99">
        <w:rPr>
          <w:rFonts w:ascii="Times New Roman" w:hAnsi="Times New Roman" w:cs="Times New Roman"/>
          <w:i/>
          <w:iCs/>
          <w:sz w:val="24"/>
          <w:szCs w:val="24"/>
        </w:rPr>
        <w:t xml:space="preserve">Lycopersicon </w:t>
      </w:r>
      <w:proofErr w:type="spellStart"/>
      <w:r w:rsidRPr="001D4A99">
        <w:rPr>
          <w:rFonts w:ascii="Times New Roman" w:hAnsi="Times New Roman" w:cs="Times New Roman"/>
          <w:i/>
          <w:iCs/>
          <w:sz w:val="24"/>
          <w:szCs w:val="24"/>
        </w:rPr>
        <w:t>hirsutum</w:t>
      </w:r>
      <w:proofErr w:type="spellEnd"/>
      <w:r w:rsidRPr="001D4A99">
        <w:rPr>
          <w:rFonts w:ascii="Times New Roman" w:hAnsi="Times New Roman" w:cs="Times New Roman"/>
          <w:sz w:val="24"/>
          <w:szCs w:val="24"/>
        </w:rPr>
        <w:t>, was more successful in fertilization and had a higher germination percentage than the cultivated variety in cold conditions. The authors concluded that there had been local adaptation to cold in the gametophytic stage at the high-altitude locations. Several studies have found differences in temperature tolerance in pollen among cultivated varieties and genotypes for pollen tube growth rate, pollen germination, and fertilization succe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dhly&lt;/Author&gt;&lt;Year&gt;2005&lt;/Year&gt;&lt;IDText&gt;Influence of genotype-temperature interaction on pollen performance: Variation in pollen performance&lt;/IDText&gt;&lt;DisplayText&gt;(Dominguez et al., 2005; Hedhly et al., 2005)&lt;/DisplayText&gt;&lt;record&gt;&lt;isbn&gt;1010-061X&lt;/isbn&gt;&lt;titles&gt;&lt;title&gt;Influence of genotype-temperature interaction on pollen performance: Variation in pollen performance&lt;/title&gt;&lt;secondary-title&gt;Journal of evolutionary biology&lt;/secondary-title&gt;&lt;/titles&gt;&lt;pages&gt;1494-1502&lt;/pages&gt;&lt;number&gt;6&lt;/number&gt;&lt;contributors&gt;&lt;authors&gt;&lt;author&gt;Hedhly, A.&lt;/author&gt;&lt;author&gt;Hormaza, J. I.&lt;/author&gt;&lt;author&gt;Herrero, M.&lt;/author&gt;&lt;/authors&gt;&lt;/contributors&gt;&lt;added-date format="utc"&gt;1637083855&lt;/added-date&gt;&lt;ref-type name="Journal Article"&gt;17&lt;/ref-type&gt;&lt;dates&gt;&lt;year&gt;2005&lt;/year&gt;&lt;/dates&gt;&lt;rec-number&gt;163&lt;/rec-number&gt;&lt;last-updated-date format="utc"&gt;1637083868&lt;/last-updated-date&gt;&lt;electronic-resource-num&gt;10.1111/j.1420-9101.2005.00939.x&lt;/electronic-resource-num&gt;&lt;volume&gt;18&lt;/volume&gt;&lt;/record&gt;&lt;/Cite&gt;&lt;Cite&gt;&lt;Author&gt;Dominguez&lt;/Author&gt;&lt;Year&gt;2005&lt;/Year&gt;&lt;IDText&gt;Breeding tomato for pollen tolerance to low temperatures by gametophytic selection&lt;/ID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minguez et al., 2005; Hedhly et al., 2005)</w:t>
      </w:r>
      <w:r>
        <w:rPr>
          <w:rFonts w:ascii="Times New Roman" w:hAnsi="Times New Roman" w:cs="Times New Roman"/>
          <w:sz w:val="24"/>
          <w:szCs w:val="24"/>
        </w:rPr>
        <w:fldChar w:fldCharType="end"/>
      </w:r>
      <w:r w:rsidRPr="001D4A99">
        <w:rPr>
          <w:rFonts w:ascii="Times New Roman" w:hAnsi="Times New Roman" w:cs="Times New Roman"/>
          <w:sz w:val="24"/>
          <w:szCs w:val="24"/>
        </w:rPr>
        <w:t>. These findings suggest that selection can occur at the gametophytic stage.</w:t>
      </w:r>
    </w:p>
    <w:p w14:paraId="1C7E9C60" w14:textId="47B46BEA" w:rsidR="000C3D1D" w:rsidRPr="001D4A99" w:rsidRDefault="000C3D1D" w:rsidP="003E62AB">
      <w:pPr>
        <w:rPr>
          <w:rFonts w:ascii="Times New Roman" w:hAnsi="Times New Roman" w:cs="Times New Roman"/>
          <w:sz w:val="24"/>
          <w:szCs w:val="24"/>
        </w:rPr>
      </w:pPr>
      <w:r w:rsidRPr="001D4A99">
        <w:rPr>
          <w:rFonts w:ascii="Times New Roman" w:hAnsi="Times New Roman" w:cs="Times New Roman"/>
          <w:sz w:val="24"/>
          <w:szCs w:val="24"/>
        </w:rPr>
        <w:t>Though selection in the sporophyte and gametophyte are independent of one another, there is evidence of similarities between the two and the potential for selection to compound through the involvement of similar selective pressures at both sta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RXZhbnMgZXQg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RXZhbnMgZXQg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audry et al., 2020; Evans et al., 1988)</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It has been shown that there is a substantial overlap in genes and gene expression between the </w:t>
      </w:r>
      <w:proofErr w:type="spellStart"/>
      <w:r w:rsidRPr="001D4A99">
        <w:rPr>
          <w:rFonts w:ascii="Times New Roman" w:hAnsi="Times New Roman" w:cs="Times New Roman"/>
          <w:sz w:val="24"/>
          <w:szCs w:val="24"/>
        </w:rPr>
        <w:t>sporophytic</w:t>
      </w:r>
      <w:proofErr w:type="spellEnd"/>
      <w:r w:rsidRPr="001D4A99">
        <w:rPr>
          <w:rFonts w:ascii="Times New Roman" w:hAnsi="Times New Roman" w:cs="Times New Roman"/>
          <w:sz w:val="24"/>
          <w:szCs w:val="24"/>
        </w:rPr>
        <w:t xml:space="preserve"> and gametophytic stages </w:t>
      </w:r>
      <w:r w:rsidRPr="001D4A99">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E7IFdpbGxpbmcgJmFtcDsgTWFzY2Fy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E7IFdpbGxpbmcgJmFtcDsgTWFzY2Fy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D4A99">
        <w:rPr>
          <w:rFonts w:ascii="Times New Roman" w:hAnsi="Times New Roman" w:cs="Times New Roman"/>
          <w:sz w:val="24"/>
          <w:szCs w:val="24"/>
        </w:rPr>
      </w:r>
      <w:r w:rsidRPr="001D4A99">
        <w:rPr>
          <w:rFonts w:ascii="Times New Roman" w:hAnsi="Times New Roman" w:cs="Times New Roman"/>
          <w:sz w:val="24"/>
          <w:szCs w:val="24"/>
        </w:rPr>
        <w:fldChar w:fldCharType="separate"/>
      </w:r>
      <w:r>
        <w:rPr>
          <w:rFonts w:ascii="Times New Roman" w:hAnsi="Times New Roman" w:cs="Times New Roman"/>
          <w:noProof/>
          <w:sz w:val="24"/>
          <w:szCs w:val="24"/>
        </w:rPr>
        <w:t>(Beaudry et al., 2020; Pedersen et al., 1987; Tanksley et al., 1981; Willing &amp; Mascarenhas, 1984)</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w:t>
      </w:r>
      <w:r w:rsidR="00AE0EC5">
        <w:rPr>
          <w:rFonts w:ascii="Times New Roman" w:hAnsi="Times New Roman" w:cs="Times New Roman"/>
          <w:sz w:val="24"/>
          <w:szCs w:val="24"/>
        </w:rPr>
        <w:t>However</w:t>
      </w:r>
      <w:r w:rsidRPr="001D4A99">
        <w:rPr>
          <w:rFonts w:ascii="Times New Roman" w:hAnsi="Times New Roman" w:cs="Times New Roman"/>
          <w:sz w:val="24"/>
          <w:szCs w:val="24"/>
        </w:rPr>
        <w:t xml:space="preserve">, </w:t>
      </w:r>
      <w:r w:rsidR="00632432">
        <w:rPr>
          <w:rFonts w:ascii="Times New Roman" w:hAnsi="Times New Roman" w:cs="Times New Roman"/>
          <w:sz w:val="24"/>
          <w:szCs w:val="24"/>
        </w:rPr>
        <w:t xml:space="preserve">not all studies have had the same results and </w:t>
      </w:r>
      <w:r w:rsidRPr="001D4A99">
        <w:rPr>
          <w:rFonts w:ascii="Times New Roman" w:hAnsi="Times New Roman" w:cs="Times New Roman"/>
          <w:sz w:val="24"/>
          <w:szCs w:val="24"/>
        </w:rPr>
        <w:t xml:space="preserve">Dominguez et al. </w:t>
      </w:r>
      <w:r w:rsidRPr="001D4A99">
        <w:rPr>
          <w:rFonts w:ascii="Times New Roman" w:hAnsi="Times New Roman" w:cs="Times New Roman"/>
          <w:sz w:val="24"/>
          <w:szCs w:val="24"/>
        </w:rPr>
        <w:fldChar w:fldCharType="begin"/>
      </w:r>
      <w:r w:rsidRPr="001D4A99">
        <w:rPr>
          <w:rFonts w:ascii="Times New Roman" w:hAnsi="Times New Roman" w:cs="Times New Roman"/>
          <w:sz w:val="24"/>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2005)</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found that temperature tolerance may not be as predictable as </w:t>
      </w:r>
      <w:r>
        <w:rPr>
          <w:rFonts w:ascii="Times New Roman" w:hAnsi="Times New Roman" w:cs="Times New Roman"/>
          <w:sz w:val="24"/>
          <w:szCs w:val="24"/>
        </w:rPr>
        <w:t>previously described</w:t>
      </w:r>
      <w:r w:rsidRPr="001D4A99">
        <w:rPr>
          <w:rFonts w:ascii="Times New Roman" w:hAnsi="Times New Roman" w:cs="Times New Roman"/>
          <w:sz w:val="24"/>
          <w:szCs w:val="24"/>
        </w:rPr>
        <w:t xml:space="preserve">. </w:t>
      </w:r>
      <w:r>
        <w:rPr>
          <w:rFonts w:ascii="Times New Roman" w:hAnsi="Times New Roman" w:cs="Times New Roman"/>
          <w:sz w:val="24"/>
          <w:szCs w:val="24"/>
        </w:rPr>
        <w:t>In a study on a cultivated tomato, they found that p</w:t>
      </w:r>
      <w:r w:rsidRPr="001D4A99">
        <w:rPr>
          <w:rFonts w:ascii="Times New Roman" w:hAnsi="Times New Roman" w:cs="Times New Roman"/>
          <w:sz w:val="24"/>
          <w:szCs w:val="24"/>
        </w:rPr>
        <w:t xml:space="preserve">ollen selection for temperature tolerance to cold did not improve pollen viability and formation in cold conditions. </w:t>
      </w:r>
      <w:r w:rsidRPr="001D4A99">
        <w:rPr>
          <w:rFonts w:ascii="Times New Roman" w:hAnsi="Times New Roman" w:cs="Times New Roman"/>
          <w:sz w:val="24"/>
          <w:szCs w:val="24"/>
        </w:rPr>
        <w:lastRenderedPageBreak/>
        <w:t xml:space="preserve">The authors suggested that genes that mediate temperature tolerance may not be expressed in the gametophyte, but rather the </w:t>
      </w:r>
      <w:proofErr w:type="spellStart"/>
      <w:r w:rsidRPr="001D4A99">
        <w:rPr>
          <w:rFonts w:ascii="Times New Roman" w:hAnsi="Times New Roman" w:cs="Times New Roman"/>
          <w:sz w:val="24"/>
          <w:szCs w:val="24"/>
        </w:rPr>
        <w:t>sporophytic</w:t>
      </w:r>
      <w:proofErr w:type="spellEnd"/>
      <w:r w:rsidRPr="001D4A99">
        <w:rPr>
          <w:rFonts w:ascii="Times New Roman" w:hAnsi="Times New Roman" w:cs="Times New Roman"/>
          <w:sz w:val="24"/>
          <w:szCs w:val="24"/>
        </w:rPr>
        <w:t xml:space="preserve"> tissues surrounding the site of pollen formation. </w:t>
      </w:r>
    </w:p>
    <w:p w14:paraId="4041DC0D" w14:textId="288E53A3" w:rsidR="000C3D1D" w:rsidRPr="001D4A99" w:rsidRDefault="000C3D1D" w:rsidP="003E62AB">
      <w:pPr>
        <w:rPr>
          <w:rFonts w:ascii="Times New Roman" w:hAnsi="Times New Roman" w:cs="Times New Roman"/>
          <w:sz w:val="24"/>
          <w:szCs w:val="24"/>
        </w:rPr>
      </w:pPr>
      <w:r w:rsidRPr="001D4A99">
        <w:rPr>
          <w:rFonts w:ascii="Times New Roman" w:hAnsi="Times New Roman" w:cs="Times New Roman"/>
          <w:sz w:val="24"/>
          <w:szCs w:val="24"/>
        </w:rPr>
        <w:t xml:space="preserve">Most research on the correlation of gametophytic and </w:t>
      </w:r>
      <w:proofErr w:type="spellStart"/>
      <w:r w:rsidRPr="001D4A99">
        <w:rPr>
          <w:rFonts w:ascii="Times New Roman" w:hAnsi="Times New Roman" w:cs="Times New Roman"/>
          <w:sz w:val="24"/>
          <w:szCs w:val="24"/>
        </w:rPr>
        <w:t>sporophytic</w:t>
      </w:r>
      <w:proofErr w:type="spellEnd"/>
      <w:r w:rsidRPr="001D4A99">
        <w:rPr>
          <w:rFonts w:ascii="Times New Roman" w:hAnsi="Times New Roman" w:cs="Times New Roman"/>
          <w:sz w:val="24"/>
          <w:szCs w:val="24"/>
        </w:rPr>
        <w:t xml:space="preserve"> temperature tolerance is in crop species, where artificial selection at the gametophytic stage would speed up the process of selective breed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YW5pPC9BdXRob3I+PFllYXI+MjAwNzwvWWVhcj48SURU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5pPC9BdXRob3I+PFllYXI+MjAwNzwvWWVhcj48SURU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ominguez et al., 2005; Dronavalli &amp; Kang, 2019; Rani &amp; Ravikumar, 2007)</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However, there are evolutionary implications for wild populations. If traits of temperature tolerance occur in the gametophyte and sporophyte, selective pressures could lead to the adaptation of traits that are more favorable in the local temperature regime for both life stages. Furthermore, if gene expression for these traits is similar in the two stages, selection on the gametophyte and sporophyte may increase rates of evolution </w:t>
      </w:r>
      <w:r w:rsidR="00632432">
        <w:rPr>
          <w:rFonts w:ascii="Times New Roman" w:hAnsi="Times New Roman" w:cs="Times New Roman"/>
          <w:sz w:val="24"/>
          <w:szCs w:val="24"/>
        </w:rPr>
        <w:t>for</w:t>
      </w:r>
      <w:r w:rsidRPr="001D4A99">
        <w:rPr>
          <w:rFonts w:ascii="Times New Roman" w:hAnsi="Times New Roman" w:cs="Times New Roman"/>
          <w:sz w:val="24"/>
          <w:szCs w:val="24"/>
        </w:rPr>
        <w:t xml:space="preserve"> temperature toleranc</w:t>
      </w:r>
      <w:r w:rsidR="00632432">
        <w:rPr>
          <w:rFonts w:ascii="Times New Roman" w:hAnsi="Times New Roman" w:cs="Times New Roman"/>
          <w:sz w:val="24"/>
          <w:szCs w:val="24"/>
        </w:rPr>
        <w:t>e, which is becoming increasingly important as the climate rapidly changes.</w:t>
      </w:r>
      <w:r>
        <w:rPr>
          <w:rFonts w:ascii="Times New Roman" w:hAnsi="Times New Roman" w:cs="Times New Roman"/>
          <w:sz w:val="24"/>
          <w:szCs w:val="24"/>
        </w:rPr>
        <w:t xml:space="preserve"> To expand the inference space beyond crop species, we must incorporate wild species. Likewise, to fully understand how wild species will respond to climate change, we must understand all ways in which climate conditions could affect species local adaptation and persistence. </w:t>
      </w:r>
    </w:p>
    <w:p w14:paraId="39A3BC02" w14:textId="77777777" w:rsidR="000C3D1D" w:rsidRPr="00A37487" w:rsidRDefault="000C3D1D" w:rsidP="000036E1">
      <w:pPr>
        <w:spacing w:before="240" w:after="0"/>
        <w:rPr>
          <w:rFonts w:ascii="Times New Roman" w:hAnsi="Times New Roman" w:cs="Times New Roman"/>
          <w:i/>
          <w:iCs/>
          <w:sz w:val="24"/>
          <w:szCs w:val="24"/>
        </w:rPr>
      </w:pPr>
      <w:proofErr w:type="spellStart"/>
      <w:r>
        <w:rPr>
          <w:rFonts w:ascii="Times New Roman" w:hAnsi="Times New Roman" w:cs="Times New Roman"/>
          <w:i/>
          <w:iCs/>
          <w:sz w:val="24"/>
          <w:szCs w:val="24"/>
        </w:rPr>
        <w:t>Sporophytic</w:t>
      </w:r>
      <w:proofErr w:type="spellEnd"/>
      <w:r>
        <w:rPr>
          <w:rFonts w:ascii="Times New Roman" w:hAnsi="Times New Roman" w:cs="Times New Roman"/>
          <w:i/>
          <w:iCs/>
          <w:sz w:val="24"/>
          <w:szCs w:val="24"/>
        </w:rPr>
        <w:t xml:space="preserve"> Tolerance</w:t>
      </w:r>
    </w:p>
    <w:p w14:paraId="59707809" w14:textId="77777777" w:rsidR="000C3D1D" w:rsidRPr="001D4A99" w:rsidRDefault="000C3D1D" w:rsidP="000036E1">
      <w:pPr>
        <w:spacing w:after="0"/>
        <w:ind w:firstLine="720"/>
        <w:rPr>
          <w:rFonts w:ascii="Times New Roman" w:hAnsi="Times New Roman" w:cs="Times New Roman"/>
          <w:sz w:val="24"/>
          <w:szCs w:val="24"/>
        </w:rPr>
      </w:pPr>
      <w:r>
        <w:rPr>
          <w:rFonts w:ascii="Times New Roman" w:hAnsi="Times New Roman" w:cs="Times New Roman"/>
          <w:sz w:val="24"/>
          <w:szCs w:val="24"/>
        </w:rPr>
        <w:t xml:space="preserve">Photosynthetic rate is sensitive to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ry&lt;/Author&gt;&lt;Year&gt;1980&lt;/Year&gt;&lt;IDText&gt;Photosynthetic Response and Adaptation to Temperature in Higher Plants&lt;/IDText&gt;&lt;DisplayText&gt;(Berry &amp;amp; Bjorkman, 1980)&lt;/DisplayText&gt;&lt;record&gt;&lt;dates&gt;&lt;pub-dates&gt;&lt;date&gt;1980-06-01&lt;/date&gt;&lt;/pub-dates&gt;&lt;year&gt;1980&lt;/year&gt;&lt;/dates&gt;&lt;isbn&gt;0066-4294&lt;/isbn&gt;&lt;titles&gt;&lt;title&gt;Photosynthetic Response and Adaptation to Temperature in Higher Plants&lt;/title&gt;&lt;secondary-title&gt;Annual Review of Plant Physiology&lt;/secondary-title&gt;&lt;/titles&gt;&lt;pages&gt;491-543&lt;/pages&gt;&lt;number&gt;1&lt;/number&gt;&lt;access-date&gt;2021-11-16T13:46:55&lt;/access-date&gt;&lt;contributors&gt;&lt;authors&gt;&lt;author&gt;Berry, J&lt;/author&gt;&lt;author&gt;Bjorkman, O&lt;/author&gt;&lt;/authors&gt;&lt;/contributors&gt;&lt;added-date format="utc"&gt;1637070431&lt;/added-date&gt;&lt;ref-type name="Journal Article"&gt;17&lt;/ref-type&gt;&lt;rec-number&gt;160&lt;/rec-number&gt;&lt;publisher&gt;Annual Reviews&lt;/publisher&gt;&lt;last-updated-date format="utc"&gt;1637070433&lt;/last-updated-date&gt;&lt;electronic-resource-num&gt;10.1146/annurev.pp.31.060180.002423&lt;/electronic-resource-num&gt;&lt;volume&gt;3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ry &amp; Bjorkman, 1980)</w:t>
      </w:r>
      <w:r>
        <w:rPr>
          <w:rFonts w:ascii="Times New Roman" w:hAnsi="Times New Roman" w:cs="Times New Roman"/>
          <w:sz w:val="24"/>
          <w:szCs w:val="24"/>
        </w:rPr>
        <w:fldChar w:fldCharType="end"/>
      </w:r>
      <w:r>
        <w:rPr>
          <w:rFonts w:ascii="Times New Roman" w:hAnsi="Times New Roman" w:cs="Times New Roman"/>
          <w:sz w:val="24"/>
          <w:szCs w:val="24"/>
        </w:rPr>
        <w:t xml:space="preserve">, which becomes apparent through understanding the mechanisms involved in photosynthesis. </w:t>
      </w:r>
      <w:r w:rsidRPr="001D4A99">
        <w:rPr>
          <w:rFonts w:ascii="Times New Roman" w:hAnsi="Times New Roman" w:cs="Times New Roman"/>
          <w:sz w:val="24"/>
          <w:szCs w:val="24"/>
        </w:rPr>
        <w:t>Photosynthesis is the process by which plants convert light energy into chemical energy by fixing C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into carbohydrates. This process involves many enzymes, pigments, and proteins that are essential for absorbing and harvesting light energy. </w:t>
      </w:r>
      <w:r>
        <w:rPr>
          <w:rFonts w:ascii="Times New Roman" w:hAnsi="Times New Roman" w:cs="Times New Roman"/>
          <w:sz w:val="24"/>
          <w:szCs w:val="24"/>
        </w:rPr>
        <w:t>Photosynthesis</w:t>
      </w:r>
      <w:r w:rsidRPr="001D4A99">
        <w:rPr>
          <w:rFonts w:ascii="Times New Roman" w:hAnsi="Times New Roman" w:cs="Times New Roman"/>
          <w:sz w:val="24"/>
          <w:szCs w:val="24"/>
        </w:rPr>
        <w:t xml:space="preserve"> begins</w:t>
      </w:r>
      <w:r>
        <w:rPr>
          <w:rFonts w:ascii="Times New Roman" w:hAnsi="Times New Roman" w:cs="Times New Roman"/>
          <w:sz w:val="24"/>
          <w:szCs w:val="24"/>
        </w:rPr>
        <w:t xml:space="preserve"> with the light reaction</w:t>
      </w:r>
      <w:r w:rsidRPr="001D4A99">
        <w:rPr>
          <w:rFonts w:ascii="Times New Roman" w:hAnsi="Times New Roman" w:cs="Times New Roman"/>
          <w:sz w:val="24"/>
          <w:szCs w:val="24"/>
        </w:rPr>
        <w:t xml:space="preserve"> in the thylakoid membrane of chloroplasts</w:t>
      </w:r>
      <w:r>
        <w:rPr>
          <w:rFonts w:ascii="Times New Roman" w:hAnsi="Times New Roman" w:cs="Times New Roman"/>
          <w:sz w:val="24"/>
          <w:szCs w:val="24"/>
        </w:rPr>
        <w:t>. P</w:t>
      </w:r>
      <w:r w:rsidRPr="001D4A99">
        <w:rPr>
          <w:rFonts w:ascii="Times New Roman" w:hAnsi="Times New Roman" w:cs="Times New Roman"/>
          <w:sz w:val="24"/>
          <w:szCs w:val="24"/>
        </w:rPr>
        <w:t xml:space="preserve">igments, such as chlorophyll </w:t>
      </w:r>
      <w:r w:rsidRPr="001D4A99">
        <w:rPr>
          <w:rFonts w:ascii="Times New Roman" w:hAnsi="Times New Roman" w:cs="Times New Roman"/>
          <w:i/>
          <w:iCs/>
          <w:sz w:val="24"/>
          <w:szCs w:val="24"/>
        </w:rPr>
        <w:t>a</w:t>
      </w:r>
      <w:r w:rsidRPr="001D4A99">
        <w:rPr>
          <w:rFonts w:ascii="Times New Roman" w:hAnsi="Times New Roman" w:cs="Times New Roman"/>
          <w:sz w:val="24"/>
          <w:szCs w:val="24"/>
        </w:rPr>
        <w:t xml:space="preserve">, chlorophyll </w:t>
      </w:r>
      <w:r w:rsidRPr="001D4A99">
        <w:rPr>
          <w:rFonts w:ascii="Times New Roman" w:hAnsi="Times New Roman" w:cs="Times New Roman"/>
          <w:i/>
          <w:iCs/>
          <w:sz w:val="24"/>
          <w:szCs w:val="24"/>
        </w:rPr>
        <w:t>b</w:t>
      </w:r>
      <w:r w:rsidRPr="001D4A99">
        <w:rPr>
          <w:rFonts w:ascii="Times New Roman" w:hAnsi="Times New Roman" w:cs="Times New Roman"/>
          <w:sz w:val="24"/>
          <w:szCs w:val="24"/>
        </w:rPr>
        <w:t>, carotenoids, and anthocyanins, absorb light energy</w:t>
      </w:r>
      <w:r>
        <w:rPr>
          <w:rFonts w:ascii="Times New Roman" w:hAnsi="Times New Roman" w:cs="Times New Roman"/>
          <w:sz w:val="24"/>
          <w:szCs w:val="24"/>
        </w:rPr>
        <w:t xml:space="preserve"> and transfer the energy to reaction centers, where the energy is used to excite </w:t>
      </w:r>
      <w:r w:rsidRPr="001D4A99">
        <w:rPr>
          <w:rFonts w:ascii="Times New Roman" w:hAnsi="Times New Roman" w:cs="Times New Roman"/>
          <w:sz w:val="24"/>
          <w:szCs w:val="24"/>
        </w:rPr>
        <w:t>electrons at both photosystems. The electrons are initially acquired through a water splitting reaction that takes place at photosystem II. The excited electrons move through an electron transport chain, in the process, creating a H</w:t>
      </w:r>
      <w:r w:rsidRPr="001D4A99">
        <w:rPr>
          <w:rFonts w:ascii="Times New Roman" w:hAnsi="Times New Roman" w:cs="Times New Roman"/>
          <w:sz w:val="24"/>
          <w:szCs w:val="24"/>
          <w:vertAlign w:val="superscript"/>
        </w:rPr>
        <w:t>+</w:t>
      </w:r>
      <w:r w:rsidRPr="001D4A99">
        <w:rPr>
          <w:rFonts w:ascii="Times New Roman" w:hAnsi="Times New Roman" w:cs="Times New Roman"/>
          <w:sz w:val="24"/>
          <w:szCs w:val="24"/>
        </w:rPr>
        <w:t xml:space="preserve"> gradient across the thylakoid membrane and converting NADP</w:t>
      </w:r>
      <w:r w:rsidRPr="001D4A99">
        <w:rPr>
          <w:rFonts w:ascii="Times New Roman" w:hAnsi="Times New Roman" w:cs="Times New Roman"/>
          <w:sz w:val="24"/>
          <w:szCs w:val="24"/>
          <w:vertAlign w:val="superscript"/>
        </w:rPr>
        <w:t>+</w:t>
      </w:r>
      <w:r w:rsidRPr="001D4A99">
        <w:rPr>
          <w:rFonts w:ascii="Times New Roman" w:hAnsi="Times New Roman" w:cs="Times New Roman"/>
          <w:sz w:val="24"/>
          <w:szCs w:val="24"/>
        </w:rPr>
        <w:t xml:space="preserve"> to NADPH. The membrane potential established by the H</w:t>
      </w:r>
      <w:r w:rsidRPr="001D4A99">
        <w:rPr>
          <w:rFonts w:ascii="Times New Roman" w:hAnsi="Times New Roman" w:cs="Times New Roman"/>
          <w:sz w:val="24"/>
          <w:szCs w:val="24"/>
          <w:vertAlign w:val="superscript"/>
        </w:rPr>
        <w:t>+</w:t>
      </w:r>
      <w:r w:rsidRPr="001D4A99">
        <w:rPr>
          <w:rFonts w:ascii="Times New Roman" w:hAnsi="Times New Roman" w:cs="Times New Roman"/>
          <w:sz w:val="24"/>
          <w:szCs w:val="24"/>
        </w:rPr>
        <w:t xml:space="preserve"> gradient is used by ATP synthase to produce ATP. The ATP and NADPH are then used for the light independent reaction, also known as the Calvin Cycle. The Calvin Cycle begins with an enzyme called </w:t>
      </w:r>
      <w:r>
        <w:rPr>
          <w:rFonts w:ascii="Times New Roman" w:hAnsi="Times New Roman" w:cs="Times New Roman"/>
          <w:sz w:val="24"/>
          <w:szCs w:val="24"/>
        </w:rPr>
        <w:t>r</w:t>
      </w:r>
      <w:r w:rsidRPr="001D4A99">
        <w:rPr>
          <w:rFonts w:ascii="Times New Roman" w:hAnsi="Times New Roman" w:cs="Times New Roman"/>
          <w:sz w:val="24"/>
          <w:szCs w:val="24"/>
        </w:rPr>
        <w:t>ubisco which fixes C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to a ribulose sugar. The cycle continues and eventually produces fructose that is converted to glucose and is either used by the plant for energy or stored and used for growth.</w:t>
      </w:r>
    </w:p>
    <w:p w14:paraId="4AB9CCE8" w14:textId="77777777" w:rsidR="000C3D1D" w:rsidRDefault="000C3D1D" w:rsidP="000036E1">
      <w:pPr>
        <w:spacing w:after="0"/>
        <w:ind w:firstLine="720"/>
        <w:rPr>
          <w:rFonts w:ascii="Times New Roman" w:hAnsi="Times New Roman" w:cs="Times New Roman"/>
          <w:sz w:val="24"/>
          <w:szCs w:val="24"/>
        </w:rPr>
      </w:pPr>
      <w:r w:rsidRPr="001D4A99">
        <w:rPr>
          <w:rFonts w:ascii="Times New Roman" w:hAnsi="Times New Roman" w:cs="Times New Roman"/>
          <w:sz w:val="24"/>
          <w:szCs w:val="24"/>
        </w:rPr>
        <w:t xml:space="preserve">Extreme temperatures can affect photosynthesis in multiple ways. High temperatures decrease the affinity of </w:t>
      </w:r>
      <w:r>
        <w:rPr>
          <w:rFonts w:ascii="Times New Roman" w:hAnsi="Times New Roman" w:cs="Times New Roman"/>
          <w:sz w:val="24"/>
          <w:szCs w:val="24"/>
        </w:rPr>
        <w:t>r</w:t>
      </w:r>
      <w:r w:rsidRPr="001D4A99">
        <w:rPr>
          <w:rFonts w:ascii="Times New Roman" w:hAnsi="Times New Roman" w:cs="Times New Roman"/>
          <w:sz w:val="24"/>
          <w:szCs w:val="24"/>
        </w:rPr>
        <w:t>ubisco to C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and increase its affinity to O</w:t>
      </w:r>
      <w:r w:rsidRPr="001D4A99">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uwe et al., 2010; Zhu et al., 2018)</w:t>
      </w:r>
      <w:r>
        <w:rPr>
          <w:rFonts w:ascii="Times New Roman" w:hAnsi="Times New Roman" w:cs="Times New Roman"/>
          <w:sz w:val="24"/>
          <w:szCs w:val="24"/>
        </w:rPr>
        <w:fldChar w:fldCharType="end"/>
      </w:r>
      <w:r w:rsidRPr="001D4A99">
        <w:rPr>
          <w:rFonts w:ascii="Times New Roman" w:hAnsi="Times New Roman" w:cs="Times New Roman"/>
          <w:sz w:val="24"/>
          <w:szCs w:val="24"/>
        </w:rPr>
        <w:t>. The fixation of 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produces compounds that are needless and requires photorespiration to recycle components necessary for photosynthesis</w:t>
      </w:r>
      <w:r>
        <w:rPr>
          <w:rFonts w:ascii="Times New Roman" w:hAnsi="Times New Roman" w:cs="Times New Roman"/>
          <w:sz w:val="24"/>
          <w:szCs w:val="24"/>
        </w:rPr>
        <w:t>, in the process, reducing</w:t>
      </w:r>
      <w:r w:rsidRPr="001D4A99">
        <w:rPr>
          <w:rFonts w:ascii="Times New Roman" w:hAnsi="Times New Roman" w:cs="Times New Roman"/>
          <w:sz w:val="24"/>
          <w:szCs w:val="24"/>
        </w:rPr>
        <w:t xml:space="preserve"> the efficiency of photosynthesi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we et al., 2010)</w:t>
      </w:r>
      <w:r>
        <w:rPr>
          <w:rFonts w:ascii="Times New Roman" w:hAnsi="Times New Roman" w:cs="Times New Roman"/>
          <w:sz w:val="24"/>
          <w:szCs w:val="24"/>
        </w:rPr>
        <w:fldChar w:fldCharType="end"/>
      </w:r>
      <w:r w:rsidRPr="001D4A99">
        <w:rPr>
          <w:rFonts w:ascii="Times New Roman" w:hAnsi="Times New Roman" w:cs="Times New Roman"/>
          <w:sz w:val="24"/>
          <w:szCs w:val="24"/>
        </w:rPr>
        <w:t>. In extreme temperatures, hot and cold,</w:t>
      </w:r>
      <w:r>
        <w:rPr>
          <w:rFonts w:ascii="Times New Roman" w:hAnsi="Times New Roman" w:cs="Times New Roman"/>
          <w:sz w:val="24"/>
          <w:szCs w:val="24"/>
        </w:rPr>
        <w:t xml:space="preserve"> proteins and enzymes</w:t>
      </w:r>
      <w:r w:rsidRPr="001D4A99">
        <w:rPr>
          <w:rFonts w:ascii="Times New Roman" w:hAnsi="Times New Roman" w:cs="Times New Roman"/>
          <w:sz w:val="24"/>
          <w:szCs w:val="24"/>
        </w:rPr>
        <w:t xml:space="preserve"> can be damaged or rendered inactive. </w:t>
      </w:r>
      <w:r>
        <w:rPr>
          <w:rFonts w:ascii="Times New Roman" w:hAnsi="Times New Roman" w:cs="Times New Roman"/>
          <w:sz w:val="24"/>
          <w:szCs w:val="24"/>
        </w:rPr>
        <w:t xml:space="preserve">This can have an immense effect on photosynthesis because the protein complexes in photosystem II and the electron transport chain can unfo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8)</w:t>
      </w:r>
      <w:r>
        <w:rPr>
          <w:rFonts w:ascii="Times New Roman" w:hAnsi="Times New Roman" w:cs="Times New Roman"/>
          <w:sz w:val="24"/>
          <w:szCs w:val="24"/>
        </w:rPr>
        <w:fldChar w:fldCharType="end"/>
      </w:r>
      <w:r>
        <w:rPr>
          <w:rFonts w:ascii="Times New Roman" w:hAnsi="Times New Roman" w:cs="Times New Roman"/>
          <w:sz w:val="24"/>
          <w:szCs w:val="24"/>
        </w:rPr>
        <w:t>. The degradation of integral proteins and enzymes can also lead</w:t>
      </w:r>
      <w:r w:rsidRPr="001D4A99">
        <w:rPr>
          <w:rFonts w:ascii="Times New Roman" w:hAnsi="Times New Roman" w:cs="Times New Roman"/>
          <w:sz w:val="24"/>
          <w:szCs w:val="24"/>
        </w:rPr>
        <w:t xml:space="preserve"> to the production of reactive oxygen species (ROS) through the excess absorption of light energy and prolonged excitation of chlorophyll molec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yNjwvYWRkZWQtZGF0ZT48cHViLWxvY2F0aW9uPkRvcmRyZWNo
dDwvcHViLWxvY2F0aW9uPjxyZWYtdHlwZSBuYW1lPSJKb3VybmFsIEFydGljbGUiPjE3PC9yZWYt
dHlwZT48ZGF0ZXM+PHllYXI+MjAxOTwveWVhcj48L2RhdGVzPjxyZWMtbnVtYmVyPjU4MTwvcmVj
LW51bWJlcj48cHVibGlzaGVyPlNwcmluZ2VyIE5ldGhlcmxhbmRzPC9wdWJsaXNoZXI+PGxhc3Qt
dXBkYXRlZC1kYXRlIGZvcm1hdD0idXRjIj4xNjMzNzIzMjY4PC9sYXN0LXVwZGF0ZWQtZGF0ZT48
ZWxlY3Ryb25pYy1yZXNvdXJjZS1udW0+MTAuMTAwNy9zMTExMjAtMDE4LTA1ODgtNzwvZWxlY3Ry
b25pYy1yZXNvdXJjZS1udW0+PHZvbHVtZT4xMzk8L3ZvbHVtZ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yNjwvYWRkZWQtZGF0ZT48cHViLWxvY2F0aW9uPkRvcmRyZWNo
dDwvcHViLWxvY2F0aW9uPjxyZWYtdHlwZSBuYW1lPSJKb3VybmFsIEFydGljbGUiPjE3PC9yZWYt
dHlwZT48ZGF0ZXM+PHllYXI+MjAxOTwveWVhcj48L2RhdGVzPjxyZWMtbnVtYmVyPjU4MTwvcmVj
LW51bWJlcj48cHVibGlzaGVyPlNwcmluZ2VyIE5ldGhlcmxhbmRzPC9wdWJsaXNoZXI+PGxhc3Qt
dXBkYXRlZC1kYXRlIGZvcm1hdD0idXRjIj4xNjMzNzIzMjY4PC9sYXN0LXVwZGF0ZWQtZGF0ZT48
ZWxlY3Ryb25pYy1yZXNvdXJjZS1udW0+MTAuMTAwNy9zMTExMjAtMDE4LTA1ODgtNzwvZWxlY3Ry
b25pYy1yZXNvdXJjZS1udW0+PHZvbHVtZT4xMzk8L3ZvbHVtZ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shra et al., 2019)</w:t>
      </w:r>
      <w:r>
        <w:rPr>
          <w:rFonts w:ascii="Times New Roman" w:hAnsi="Times New Roman" w:cs="Times New Roman"/>
          <w:sz w:val="24"/>
          <w:szCs w:val="24"/>
        </w:rPr>
        <w:fldChar w:fldCharType="end"/>
      </w:r>
      <w:r w:rsidRPr="001D4A99">
        <w:rPr>
          <w:rFonts w:ascii="Times New Roman" w:hAnsi="Times New Roman" w:cs="Times New Roman"/>
          <w:sz w:val="24"/>
          <w:szCs w:val="24"/>
        </w:rPr>
        <w:t>. Reactive oxygen species damage membranes and other membrane prote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8)</w:t>
      </w:r>
      <w:r>
        <w:rPr>
          <w:rFonts w:ascii="Times New Roman" w:hAnsi="Times New Roman" w:cs="Times New Roman"/>
          <w:sz w:val="24"/>
          <w:szCs w:val="24"/>
        </w:rPr>
        <w:fldChar w:fldCharType="end"/>
      </w:r>
      <w:r w:rsidRPr="001D4A99">
        <w:rPr>
          <w:rFonts w:ascii="Times New Roman" w:hAnsi="Times New Roman" w:cs="Times New Roman"/>
          <w:sz w:val="24"/>
          <w:szCs w:val="24"/>
        </w:rPr>
        <w:t>.</w:t>
      </w:r>
      <w:r>
        <w:rPr>
          <w:rFonts w:ascii="Times New Roman" w:hAnsi="Times New Roman" w:cs="Times New Roman"/>
          <w:sz w:val="24"/>
          <w:szCs w:val="24"/>
        </w:rPr>
        <w:t xml:space="preserve"> </w:t>
      </w:r>
    </w:p>
    <w:p w14:paraId="54F6BFBD" w14:textId="77777777" w:rsidR="000C3D1D" w:rsidRPr="001D4A99" w:rsidRDefault="000C3D1D" w:rsidP="000036E1">
      <w:pPr>
        <w:spacing w:after="0"/>
        <w:ind w:firstLine="720"/>
        <w:rPr>
          <w:rFonts w:ascii="Times New Roman" w:hAnsi="Times New Roman" w:cs="Times New Roman"/>
          <w:sz w:val="24"/>
          <w:szCs w:val="24"/>
        </w:rPr>
      </w:pPr>
      <w:r w:rsidRPr="001D4A99">
        <w:rPr>
          <w:rFonts w:ascii="Times New Roman" w:hAnsi="Times New Roman" w:cs="Times New Roman"/>
          <w:sz w:val="24"/>
          <w:szCs w:val="24"/>
        </w:rPr>
        <w:lastRenderedPageBreak/>
        <w:t>In plants that are temperature tolerant, chlorophyll can adopt a transition state that reduces absorption and excitation of chlorophyll to reduce the production of R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wNjwvYWRkZWQtZGF0ZT48cHViLWxvY2F0aW9uPkRvcmRyZWNo
dDwvcHViLWxvY2F0aW9uPjxyZWYtdHlwZSBuYW1lPSJKb3VybmFsIEFydGljbGUiPjE3PC9yZWYt
dHlwZT48ZGF0ZXM+PHllYXI+MjAxOTwveWVhcj48L2RhdGVzPjxyZWMtbnVtYmVyPjQ5PC9yZWMt
bnVtYmVyPjxwdWJsaXNoZXI+U3ByaW5nZXIgTmV0aGVybGFuZHM8L3B1Ymxpc2hlcj48bGFzdC11
cGRhdGVkLWRhdGUgZm9ybWF0PSJ1dGMiPjE2MDY0MDY3MDY8L2xhc3QtdXBkYXRlZC1kYXRlPjxl
bGVjdHJvbmljLXJlc291cmNlLW51bT4xMC4xMDA3L3MxMTEyMC0wMTgtMDU4OC03PC9lbGVjdHJv
bmljLXJlc291cmNlLW51bT48dm9sdW1lPjEzOTwvdm9sdW1l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wNjwvYWRkZWQtZGF0ZT48cHViLWxvY2F0aW9uPkRvcmRyZWNo
dDwvcHViLWxvY2F0aW9uPjxyZWYtdHlwZSBuYW1lPSJKb3VybmFsIEFydGljbGUiPjE3PC9yZWYt
dHlwZT48ZGF0ZXM+PHllYXI+MjAxOTwveWVhcj48L2RhdGVzPjxyZWMtbnVtYmVyPjQ5PC9yZWMt
bnVtYmVyPjxwdWJsaXNoZXI+U3ByaW5nZXIgTmV0aGVybGFuZHM8L3B1Ymxpc2hlcj48bGFzdC11
cGRhdGVkLWRhdGUgZm9ybWF0PSJ1dGMiPjE2MDY0MDY3MDY8L2xhc3QtdXBkYXRlZC1kYXRlPjxl
bGVjdHJvbmljLXJlc291cmNlLW51bT4xMC4xMDA3L3MxMTEyMC0wMTgtMDU4OC03PC9lbGVjdHJv
bmljLXJlc291cmNlLW51bT48dm9sdW1lPjEzOTwvdm9sdW1l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shra et al., 2019)</w:t>
      </w:r>
      <w:r>
        <w:rPr>
          <w:rFonts w:ascii="Times New Roman" w:hAnsi="Times New Roman" w:cs="Times New Roman"/>
          <w:sz w:val="24"/>
          <w:szCs w:val="24"/>
        </w:rPr>
        <w:fldChar w:fldCharType="end"/>
      </w:r>
      <w:r w:rsidRPr="001D4A99">
        <w:rPr>
          <w:rFonts w:ascii="Times New Roman" w:hAnsi="Times New Roman" w:cs="Times New Roman"/>
          <w:sz w:val="24"/>
          <w:szCs w:val="24"/>
        </w:rPr>
        <w:t>.</w:t>
      </w:r>
      <w:r>
        <w:rPr>
          <w:rFonts w:ascii="Times New Roman" w:hAnsi="Times New Roman" w:cs="Times New Roman"/>
          <w:sz w:val="24"/>
          <w:szCs w:val="24"/>
        </w:rPr>
        <w:t xml:space="preserve"> Chlorophyll transition can also reduce photosynthetic rate in stressful conditions. Many studies have found differences between genotypes in the maintenance of photosynthetic rates and recovery when exposed to extreme temperatures </w:t>
      </w:r>
      <w:r>
        <w:rPr>
          <w:rFonts w:ascii="Times New Roman" w:hAnsi="Times New Roman" w:cs="Times New Roman"/>
          <w:sz w:val="24"/>
          <w:szCs w:val="24"/>
        </w:rPr>
        <w:fldChar w:fldCharType="begin">
          <w:fldData xml:space="preserve">PEVuZE5vdGU+PENpdGU+PEF1dGhvcj5HdXJldml0Y2g8L0F1dGhvcj48WWVhcj4xOTkyPC9ZZWFy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2MzM3MjMyNjg8L2xhc3QtdXBk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XJldml0Y2g8L0F1dGhvcj48WWVhcj4xOTkyPC9ZZWFy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2MzM3MjMyNjg8L2xhc3QtdXBk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urevitch, 1992; Mishra et al., 2019; Poudyal et al., 2019; Zhou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ough most studies have been preformed in sensitive and tolerant crop varieties, there is evidence of local adaptation in wild species of photosynthetic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revitch&lt;/Author&gt;&lt;Year&gt;1992&lt;/Year&gt;&lt;IDText&gt;DIFFERENCES IN PHOTOSYNTHETIC RATE IN POPULATIONS OF ACHILLEA-LANULOSA FROM 2 ALTITUDES&lt;/IDText&gt;&lt;DisplayText&gt;(Gurevitch, 1992)&lt;/DisplayText&gt;&lt;record&gt;&lt;keywords&gt;&lt;keyword&gt;Ecology&lt;/keyword&gt;&lt;keyword&gt;Environmental Sciences &amp;amp; Ecology&lt;/keyword&gt;&lt;keyword&gt;Life Sciences &amp;amp; Biomedicine&lt;/keyword&gt;&lt;keyword&gt;Science &amp;amp; Technology&lt;/keyword&gt;&lt;/keywords&gt;&lt;isbn&gt;0269-8463&lt;/isbn&gt;&lt;titles&gt;&lt;title&gt;DIFFERENCES IN PHOTOSYNTHETIC RATE IN POPULATIONS OF ACHILLEA-LANULOSA FROM 2 ALTITUDES&lt;/title&gt;&lt;secondary-title&gt;Functional ecology&lt;/secondary-title&gt;&lt;/titles&gt;&lt;pages&gt;568-574&lt;/pages&gt;&lt;number&gt;5&lt;/number&gt;&lt;contributors&gt;&lt;authors&gt;&lt;author&gt;Gurevitch, J.&lt;/author&gt;&lt;/authors&gt;&lt;/contributors&gt;&lt;added-date format="utc"&gt;1633212127&lt;/added-date&gt;&lt;pub-location&gt;OXFORD&lt;/pub-location&gt;&lt;ref-type name="Journal Article"&gt;17&lt;/ref-type&gt;&lt;dates&gt;&lt;year&gt;1992&lt;/year&gt;&lt;/dates&gt;&lt;rec-number&gt;106&lt;/rec-number&gt;&lt;publisher&gt;BLACKWELL SCIENCE LTD&lt;/publisher&gt;&lt;last-updated-date format="utc"&gt;1633212277&lt;/last-updated-date&gt;&lt;electronic-resource-num&gt;10.2307/2390054&lt;/electronic-resource-num&gt;&lt;volume&gt;6&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urevitch, 1992)</w:t>
      </w:r>
      <w:r>
        <w:rPr>
          <w:rFonts w:ascii="Times New Roman" w:hAnsi="Times New Roman" w:cs="Times New Roman"/>
          <w:sz w:val="24"/>
          <w:szCs w:val="24"/>
        </w:rPr>
        <w:fldChar w:fldCharType="end"/>
      </w:r>
      <w:r>
        <w:rPr>
          <w:rFonts w:ascii="Times New Roman" w:hAnsi="Times New Roman" w:cs="Times New Roman"/>
          <w:sz w:val="24"/>
          <w:szCs w:val="24"/>
        </w:rPr>
        <w:t xml:space="preserve"> and responses in photosynthetic rate to temperature </w:t>
      </w:r>
      <w:r>
        <w:rPr>
          <w:rFonts w:ascii="Times New Roman" w:hAnsi="Times New Roman" w:cs="Times New Roman"/>
          <w:sz w:val="24"/>
          <w:szCs w:val="24"/>
        </w:rPr>
        <w:fldChar w:fldCharType="begin">
          <w:fldData xml:space="preserve">PEVuZE5vdGU+PENpdGU+PEF1dGhvcj5CZXJyeTwvQXV0aG9yPjxZZWFyPjE5ODA8L1llYXI+PElE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yeTwvQXV0aG9yPjxZZWFyPjE5ODA8L1llYXI+PElE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ry &amp; Bjorkman, 1980; Zhu et al., 2018)</w:t>
      </w:r>
      <w:r>
        <w:rPr>
          <w:rFonts w:ascii="Times New Roman" w:hAnsi="Times New Roman" w:cs="Times New Roman"/>
          <w:sz w:val="24"/>
          <w:szCs w:val="24"/>
        </w:rPr>
        <w:fldChar w:fldCharType="end"/>
      </w:r>
      <w:r>
        <w:rPr>
          <w:rFonts w:ascii="Times New Roman" w:hAnsi="Times New Roman" w:cs="Times New Roman"/>
          <w:sz w:val="24"/>
          <w:szCs w:val="24"/>
        </w:rPr>
        <w:t>. Zhu et al. (2018) found that photosynthetic heat tolerance was generally higher in species adapted to hot environments in a study with 62 species from 5 distinct biomes in Australia. However, they also found that photosynthetic rate varied seasonally and that there was flexibility in this physiological trait.</w:t>
      </w:r>
    </w:p>
    <w:p w14:paraId="19269F3D" w14:textId="77777777" w:rsidR="000C3D1D" w:rsidRPr="00A37487" w:rsidRDefault="000C3D1D" w:rsidP="000036E1">
      <w:pPr>
        <w:spacing w:before="240" w:after="0"/>
        <w:rPr>
          <w:rFonts w:ascii="Times New Roman" w:hAnsi="Times New Roman" w:cs="Times New Roman"/>
          <w:i/>
          <w:iCs/>
          <w:sz w:val="24"/>
          <w:szCs w:val="24"/>
        </w:rPr>
      </w:pPr>
      <w:commentRangeStart w:id="1"/>
      <w:r>
        <w:rPr>
          <w:rFonts w:ascii="Times New Roman" w:hAnsi="Times New Roman" w:cs="Times New Roman"/>
          <w:i/>
          <w:iCs/>
          <w:sz w:val="24"/>
          <w:szCs w:val="24"/>
        </w:rPr>
        <w:t>Gametophytic Tolerance</w:t>
      </w:r>
      <w:commentRangeEnd w:id="1"/>
      <w:r>
        <w:rPr>
          <w:rStyle w:val="CommentReference"/>
        </w:rPr>
        <w:commentReference w:id="1"/>
      </w:r>
    </w:p>
    <w:p w14:paraId="79B79803" w14:textId="77777777" w:rsidR="000C3D1D" w:rsidRDefault="000C3D1D" w:rsidP="000036E1">
      <w:pPr>
        <w:spacing w:after="0"/>
        <w:ind w:firstLine="720"/>
        <w:rPr>
          <w:rFonts w:ascii="Times New Roman" w:hAnsi="Times New Roman" w:cs="Times New Roman"/>
          <w:sz w:val="24"/>
          <w:szCs w:val="24"/>
        </w:rPr>
      </w:pPr>
      <w:r>
        <w:rPr>
          <w:rFonts w:ascii="Times New Roman" w:hAnsi="Times New Roman" w:cs="Times New Roman"/>
          <w:sz w:val="24"/>
          <w:szCs w:val="24"/>
        </w:rPr>
        <w:t xml:space="preserve">Up until this point all processes that I have mentioned that are affected by temperature tolerance were in the sporophyte. However, the gametes of plants are also vulnerable to temperature and vary in temperature tolerance. Most studies on tolerance in the gametophyte focus on pollen, because of ease of study. Temperature can alter pollen production, pollen tube growth rate, and pollen v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dhly&lt;/Author&gt;&lt;Year&gt;2005&lt;/Year&gt;&lt;IDText&gt;Influence of genotype-temperature interaction on pollen performance: Variation in pollen performance&lt;/IDText&gt;&lt;DisplayText&gt;(Hedhly et al., 2005)&lt;/DisplayText&gt;&lt;record&gt;&lt;isbn&gt;1010-061X&lt;/isbn&gt;&lt;titles&gt;&lt;title&gt;Influence of genotype-temperature interaction on pollen performance: Variation in pollen performance&lt;/title&gt;&lt;secondary-title&gt;Journal of evolutionary biology&lt;/secondary-title&gt;&lt;/titles&gt;&lt;pages&gt;1494-1502&lt;/pages&gt;&lt;number&gt;6&lt;/number&gt;&lt;contributors&gt;&lt;authors&gt;&lt;author&gt;Hedhly, A.&lt;/author&gt;&lt;author&gt;Hormaza, J. I.&lt;/author&gt;&lt;author&gt;Herrero, M.&lt;/author&gt;&lt;/authors&gt;&lt;/contributors&gt;&lt;added-date format="utc"&gt;1637083855&lt;/added-date&gt;&lt;ref-type name="Journal Article"&gt;17&lt;/ref-type&gt;&lt;dates&gt;&lt;year&gt;2005&lt;/year&gt;&lt;/dates&gt;&lt;rec-number&gt;163&lt;/rec-number&gt;&lt;last-updated-date format="utc"&gt;1637083868&lt;/last-updated-date&gt;&lt;electronic-resource-num&gt;10.1111/j.1420-9101.2005.00939.x&lt;/electronic-resource-num&gt;&lt;volume&gt;18&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edhly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There have been multiple studies that have differentiated genotypes with more tolerant pollen grains from those that are more sensitive </w: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hlZGhseSBl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jMzNzIz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hlZGhseSBl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jMzNzIz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ajanayake et al., 2011; Hedhly et al., 2005; Paupiere et al., 2017; Poudyal et al., 2019; Singh et al., 2008; Zamir et al., 1982)</w:t>
      </w:r>
      <w:r>
        <w:rPr>
          <w:rFonts w:ascii="Times New Roman" w:hAnsi="Times New Roman" w:cs="Times New Roman"/>
          <w:sz w:val="24"/>
          <w:szCs w:val="24"/>
        </w:rPr>
        <w:fldChar w:fldCharType="end"/>
      </w:r>
      <w:r>
        <w:rPr>
          <w:rFonts w:ascii="Times New Roman" w:hAnsi="Times New Roman" w:cs="Times New Roman"/>
          <w:sz w:val="24"/>
          <w:szCs w:val="24"/>
        </w:rPr>
        <w:t xml:space="preserve">. Mechanisms of temperature tolerance in pollen have also been identified </w:t>
      </w:r>
      <w:r>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Sk8L0Rpc3BsYXlUZXh0PjxyZWNvcmQ+PGtleXdvcmRzPjxrZXl3b3JkPkJp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Sk8L0Rpc3BsYXlUZXh0PjxyZWNvcmQ+PGtleXdvcmRzPjxrZXl3b3JkPkJp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rank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Frank et al. (2009) used transcriptomics to determine ways the effects of heat stress are reduced in pollen grains. They found differential expression between heat sensitive and heat tolerant accessions of tomato in heat shock proteins, ROS scavengers, sugars, plant hormones, and regulatory genes. This suggests that even for the miniscule pollen grains there are complex mechanisms of temperature tolerance performed to survive and compete for fertilization. While understudied, there is also evidence of variation in temperature tolerance for the female gametophyte </w:t>
      </w:r>
      <w:r>
        <w:rPr>
          <w:rFonts w:ascii="Times New Roman" w:hAnsi="Times New Roman" w:cs="Times New Roman"/>
          <w:sz w:val="24"/>
          <w:szCs w:val="24"/>
        </w:rPr>
        <w:fldChar w:fldCharType="begin">
          <w:fldData xml:space="preserve">PEVuZE5vdGU+PENpdGU+PEF1dGhvcj5YdTwvQXV0aG9yPjxZZWFyPjIwMTc8L1llYXI+PElEVGV4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dTwvQXV0aG9yPjxZZWFyPjIwMTc8L1llYXI+PElEVGV4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Xu, Driedonks, et al., 2017; Xu, Wolters-Arts, et al., 2017)</w:t>
      </w:r>
      <w:r>
        <w:rPr>
          <w:rFonts w:ascii="Times New Roman" w:hAnsi="Times New Roman" w:cs="Times New Roman"/>
          <w:sz w:val="24"/>
          <w:szCs w:val="24"/>
        </w:rPr>
        <w:fldChar w:fldCharType="end"/>
      </w:r>
      <w:r>
        <w:rPr>
          <w:rFonts w:ascii="Times New Roman" w:hAnsi="Times New Roman" w:cs="Times New Roman"/>
          <w:sz w:val="24"/>
          <w:szCs w:val="24"/>
        </w:rPr>
        <w:t>. The female gametophyte is more difficult to study due to increased protection via the ovary and more conspicuous tolerance traits. Temperature can affect the female gametophyte through ovule formation, viability, and abortion rates.</w:t>
      </w:r>
    </w:p>
    <w:p w14:paraId="529A1AE6" w14:textId="77777777" w:rsidR="000C3D1D" w:rsidRPr="0036165B" w:rsidRDefault="000C3D1D" w:rsidP="000036E1">
      <w:pPr>
        <w:spacing w:before="240" w:after="0"/>
        <w:rPr>
          <w:rFonts w:ascii="Times New Roman" w:hAnsi="Times New Roman" w:cs="Times New Roman"/>
          <w:i/>
          <w:iCs/>
          <w:sz w:val="24"/>
          <w:szCs w:val="24"/>
        </w:rPr>
      </w:pPr>
      <w:r>
        <w:rPr>
          <w:rFonts w:ascii="Times New Roman" w:hAnsi="Times New Roman" w:cs="Times New Roman"/>
          <w:i/>
          <w:iCs/>
          <w:sz w:val="24"/>
          <w:szCs w:val="24"/>
        </w:rPr>
        <w:t xml:space="preserve">Mechanisms of tolerance: </w:t>
      </w:r>
      <w:r w:rsidRPr="0036165B">
        <w:rPr>
          <w:rFonts w:ascii="Times New Roman" w:hAnsi="Times New Roman" w:cs="Times New Roman"/>
          <w:i/>
          <w:iCs/>
          <w:sz w:val="24"/>
          <w:szCs w:val="24"/>
        </w:rPr>
        <w:t>Cell membrane stability</w:t>
      </w:r>
    </w:p>
    <w:p w14:paraId="7D06BC1F" w14:textId="77777777" w:rsidR="000C3D1D" w:rsidRPr="0036165B" w:rsidRDefault="000C3D1D" w:rsidP="000036E1">
      <w:pPr>
        <w:spacing w:after="0"/>
        <w:ind w:firstLine="720"/>
        <w:rPr>
          <w:rFonts w:ascii="Times New Roman" w:hAnsi="Times New Roman" w:cs="Times New Roman"/>
          <w:sz w:val="24"/>
          <w:szCs w:val="24"/>
        </w:rPr>
      </w:pPr>
      <w:r w:rsidRPr="0036165B">
        <w:rPr>
          <w:rFonts w:ascii="Times New Roman" w:hAnsi="Times New Roman" w:cs="Times New Roman"/>
          <w:sz w:val="24"/>
          <w:szCs w:val="24"/>
        </w:rPr>
        <w:t xml:space="preserve">As mentioned previously, ROS affect the cell membrane integrity, but temperature stress itself can </w:t>
      </w:r>
      <w:r>
        <w:rPr>
          <w:rFonts w:ascii="Times New Roman" w:hAnsi="Times New Roman" w:cs="Times New Roman"/>
          <w:sz w:val="24"/>
          <w:szCs w:val="24"/>
        </w:rPr>
        <w:t xml:space="preserve">also </w:t>
      </w:r>
      <w:r w:rsidRPr="0036165B">
        <w:rPr>
          <w:rFonts w:ascii="Times New Roman" w:hAnsi="Times New Roman" w:cs="Times New Roman"/>
          <w:sz w:val="24"/>
          <w:szCs w:val="24"/>
        </w:rPr>
        <w:t>affect the membrane fluid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8)</w:t>
      </w:r>
      <w:r>
        <w:rPr>
          <w:rFonts w:ascii="Times New Roman" w:hAnsi="Times New Roman" w:cs="Times New Roman"/>
          <w:sz w:val="24"/>
          <w:szCs w:val="24"/>
        </w:rPr>
        <w:fldChar w:fldCharType="end"/>
      </w:r>
      <w:r w:rsidRPr="0036165B">
        <w:rPr>
          <w:rFonts w:ascii="Times New Roman" w:hAnsi="Times New Roman" w:cs="Times New Roman"/>
          <w:sz w:val="24"/>
          <w:szCs w:val="24"/>
        </w:rPr>
        <w:t xml:space="preserve">. High temperatures increase the fluidity of membranes and can result in leakage and disruption in the spatial organization of membrane proteins. </w:t>
      </w:r>
      <w:r>
        <w:rPr>
          <w:rFonts w:ascii="Times New Roman" w:hAnsi="Times New Roman" w:cs="Times New Roman"/>
          <w:sz w:val="24"/>
          <w:szCs w:val="24"/>
        </w:rPr>
        <w:t>T</w:t>
      </w:r>
      <w:commentRangeStart w:id="2"/>
      <w:commentRangeEnd w:id="2"/>
      <w:r>
        <w:rPr>
          <w:rStyle w:val="CommentReference"/>
        </w:rPr>
        <w:commentReference w:id="2"/>
      </w:r>
      <w:r w:rsidRPr="0036165B">
        <w:rPr>
          <w:rFonts w:ascii="Times New Roman" w:hAnsi="Times New Roman" w:cs="Times New Roman"/>
          <w:sz w:val="24"/>
          <w:szCs w:val="24"/>
        </w:rPr>
        <w:t>hylakoid membranes</w:t>
      </w:r>
      <w:r>
        <w:rPr>
          <w:rFonts w:ascii="Times New Roman" w:hAnsi="Times New Roman" w:cs="Times New Roman"/>
          <w:sz w:val="24"/>
          <w:szCs w:val="24"/>
        </w:rPr>
        <w:t>, the location of the light reaction in photosynthesis,</w:t>
      </w:r>
      <w:r w:rsidRPr="0036165B">
        <w:rPr>
          <w:rFonts w:ascii="Times New Roman" w:hAnsi="Times New Roman" w:cs="Times New Roman"/>
          <w:sz w:val="24"/>
          <w:szCs w:val="24"/>
        </w:rPr>
        <w:t xml:space="preserve"> are also composed of a phospholipid bilayer </w:t>
      </w:r>
      <w:r>
        <w:rPr>
          <w:rFonts w:ascii="Times New Roman" w:hAnsi="Times New Roman" w:cs="Times New Roman"/>
          <w:sz w:val="24"/>
          <w:szCs w:val="24"/>
        </w:rPr>
        <w:t>and is</w:t>
      </w:r>
      <w:r w:rsidRPr="0036165B">
        <w:rPr>
          <w:rFonts w:ascii="Times New Roman" w:hAnsi="Times New Roman" w:cs="Times New Roman"/>
          <w:sz w:val="24"/>
          <w:szCs w:val="24"/>
        </w:rPr>
        <w:t xml:space="preserve"> vulnerable to disruption </w:t>
      </w:r>
      <w:r w:rsidRPr="0036165B">
        <w:rPr>
          <w:rFonts w:ascii="Times New Roman" w:hAnsi="Times New Roman" w:cs="Times New Roman"/>
          <w:sz w:val="24"/>
          <w:szCs w:val="24"/>
        </w:rPr>
        <w:fldChar w:fldCharType="begin"/>
      </w:r>
      <w:r w:rsidRPr="0036165B">
        <w:rPr>
          <w:rFonts w:ascii="Times New Roman" w:hAnsi="Times New Roman" w:cs="Times New Roman"/>
          <w:sz w:val="24"/>
          <w:szCs w:val="24"/>
        </w:rPr>
        <w:instrText xml:space="preserve"> ADDIN EN.CITE &lt;EndNote&gt;&lt;Cite&gt;&lt;Author&gt;Berry&lt;/Author&gt;&lt;Year&gt;1980&lt;/Year&gt;&lt;IDText&gt;Photosynthetic Response and Adaptation to Temperature in Higher Plants&lt;/IDText&gt;&lt;DisplayText&gt;(Berry &amp;amp; Bjorkman, 1980)&lt;/DisplayText&gt;&lt;record&gt;&lt;dates&gt;&lt;pub-dates&gt;&lt;date&gt;1980-06-01&lt;/date&gt;&lt;/pub-dates&gt;&lt;year&gt;1980&lt;/year&gt;&lt;/dates&gt;&lt;isbn&gt;0066-4294&lt;/isbn&gt;&lt;titles&gt;&lt;title&gt;Photosynthetic Response and Adaptation to Temperature in Higher Plants&lt;/title&gt;&lt;secondary-title&gt;Annual Review of Plant Physiology&lt;/secondary-title&gt;&lt;/titles&gt;&lt;pages&gt;491-543&lt;/pages&gt;&lt;number&gt;1&lt;/number&gt;&lt;access-date&gt;2021-11-16T13:46:55&lt;/access-date&gt;&lt;contributors&gt;&lt;authors&gt;&lt;author&gt;Berry, J&lt;/author&gt;&lt;author&gt;Bjorkman, O&lt;/author&gt;&lt;/authors&gt;&lt;/contributors&gt;&lt;added-date format="utc"&gt;1637070431&lt;/added-date&gt;&lt;ref-type name="Journal Article"&gt;17&lt;/ref-type&gt;&lt;rec-number&gt;160&lt;/rec-number&gt;&lt;publisher&gt;Annual Reviews&lt;/publisher&gt;&lt;last-updated-date format="utc"&gt;1637070433&lt;/last-updated-date&gt;&lt;electronic-resource-num&gt;10.1146/annurev.pp.31.060180.002423&lt;/electronic-resource-num&gt;&lt;volume&gt;31&lt;/volume&gt;&lt;/record&gt;&lt;/Cite&gt;&lt;/EndNote&gt;</w:instrText>
      </w:r>
      <w:r w:rsidRPr="0036165B">
        <w:rPr>
          <w:rFonts w:ascii="Times New Roman" w:hAnsi="Times New Roman" w:cs="Times New Roman"/>
          <w:sz w:val="24"/>
          <w:szCs w:val="24"/>
        </w:rPr>
        <w:fldChar w:fldCharType="separate"/>
      </w:r>
      <w:r w:rsidRPr="0036165B">
        <w:rPr>
          <w:rFonts w:ascii="Times New Roman" w:hAnsi="Times New Roman" w:cs="Times New Roman"/>
          <w:noProof/>
          <w:sz w:val="24"/>
          <w:szCs w:val="24"/>
        </w:rPr>
        <w:t>(Berry &amp; Bjorkman, 1980)</w:t>
      </w:r>
      <w:r w:rsidRPr="0036165B">
        <w:rPr>
          <w:rFonts w:ascii="Times New Roman" w:hAnsi="Times New Roman" w:cs="Times New Roman"/>
          <w:sz w:val="24"/>
          <w:szCs w:val="24"/>
        </w:rPr>
        <w:fldChar w:fldCharType="end"/>
      </w:r>
      <w:r w:rsidRPr="0036165B">
        <w:rPr>
          <w:rFonts w:ascii="Times New Roman" w:hAnsi="Times New Roman" w:cs="Times New Roman"/>
          <w:sz w:val="24"/>
          <w:szCs w:val="24"/>
        </w:rPr>
        <w:t xml:space="preserve">. Membrane stability is </w:t>
      </w:r>
      <w:r>
        <w:rPr>
          <w:rFonts w:ascii="Times New Roman" w:hAnsi="Times New Roman" w:cs="Times New Roman"/>
          <w:sz w:val="24"/>
          <w:szCs w:val="24"/>
        </w:rPr>
        <w:t xml:space="preserve">a </w:t>
      </w:r>
      <w:r w:rsidRPr="0036165B">
        <w:rPr>
          <w:rFonts w:ascii="Times New Roman" w:hAnsi="Times New Roman" w:cs="Times New Roman"/>
          <w:sz w:val="24"/>
          <w:szCs w:val="24"/>
        </w:rPr>
        <w:t xml:space="preserve">trait that is variable among species and even individuals of the same species. The integrity of a cell membrane can be maintained by incorporating fatty acids with a higher degree of saturation. Zhu et al. (2018) found that 40% of the variation in heat tolerance threshold for plant species could be explained by fatty acid composition. </w:t>
      </w:r>
      <w:r>
        <w:rPr>
          <w:rFonts w:ascii="Times New Roman" w:hAnsi="Times New Roman" w:cs="Times New Roman"/>
          <w:sz w:val="24"/>
          <w:szCs w:val="24"/>
        </w:rPr>
        <w:t xml:space="preserve">They found </w:t>
      </w:r>
      <w:r>
        <w:rPr>
          <w:rFonts w:ascii="Times New Roman" w:hAnsi="Times New Roman" w:cs="Times New Roman"/>
          <w:sz w:val="24"/>
          <w:szCs w:val="24"/>
        </w:rPr>
        <w:lastRenderedPageBreak/>
        <w:t xml:space="preserve">evidence of local adaptation to temperature tolerance through differential production of saturated fatty acids among plant species resulting from the temperature range in which they reside. </w:t>
      </w:r>
      <w:r w:rsidRPr="0036165B">
        <w:rPr>
          <w:rFonts w:ascii="Times New Roman" w:hAnsi="Times New Roman" w:cs="Times New Roman"/>
          <w:sz w:val="24"/>
          <w:szCs w:val="24"/>
        </w:rPr>
        <w:t xml:space="preserve">Most studies do not incorporate fatty acid composition, but rather use conductivity as a proxy for membrane disruption. Cytoplasm leakage, or electrolytic leakage as it is often referred to, has a higher concentration of solutes and therefore a higher conductivity. Less tolerant plants may have increased electrolytic leakage and a higher conductivity in the solution containing the plant material of interest. </w:t>
      </w:r>
      <w:r>
        <w:rPr>
          <w:rFonts w:ascii="Times New Roman" w:hAnsi="Times New Roman" w:cs="Times New Roman"/>
          <w:sz w:val="24"/>
          <w:szCs w:val="24"/>
        </w:rPr>
        <w:t>Multiple</w:t>
      </w:r>
      <w:r w:rsidRPr="0036165B">
        <w:rPr>
          <w:rFonts w:ascii="Times New Roman" w:hAnsi="Times New Roman" w:cs="Times New Roman"/>
          <w:sz w:val="24"/>
          <w:szCs w:val="24"/>
        </w:rPr>
        <w:t xml:space="preserve"> studies have used electrolytic leakage to determine the temperature tolerance of genotypes </w:t>
      </w:r>
      <w:r w:rsidRPr="0036165B">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h1IGV0IGFs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</w:fldData>
        </w:fldChar>
      </w:r>
      <w:r w:rsidRPr="0036165B">
        <w:rPr>
          <w:rFonts w:ascii="Times New Roman" w:hAnsi="Times New Roman" w:cs="Times New Roman"/>
          <w:sz w:val="24"/>
          <w:szCs w:val="24"/>
        </w:rPr>
        <w:instrText xml:space="preserve"> ADDIN EN.CITE </w:instrText>
      </w:r>
      <w:r w:rsidRPr="0036165B">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h1IGV0IGFs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</w:fldData>
        </w:fldChar>
      </w:r>
      <w:r w:rsidRPr="0036165B">
        <w:rPr>
          <w:rFonts w:ascii="Times New Roman" w:hAnsi="Times New Roman" w:cs="Times New Roman"/>
          <w:sz w:val="24"/>
          <w:szCs w:val="24"/>
        </w:rPr>
        <w:instrText xml:space="preserve"> ADDIN EN.CITE.DATA </w:instrText>
      </w:r>
      <w:r w:rsidRPr="0036165B">
        <w:rPr>
          <w:rFonts w:ascii="Times New Roman" w:hAnsi="Times New Roman" w:cs="Times New Roman"/>
          <w:sz w:val="24"/>
          <w:szCs w:val="24"/>
        </w:rPr>
      </w:r>
      <w:r w:rsidRPr="0036165B">
        <w:rPr>
          <w:rFonts w:ascii="Times New Roman" w:hAnsi="Times New Roman" w:cs="Times New Roman"/>
          <w:sz w:val="24"/>
          <w:szCs w:val="24"/>
        </w:rPr>
        <w:fldChar w:fldCharType="end"/>
      </w:r>
      <w:r w:rsidRPr="0036165B">
        <w:rPr>
          <w:rFonts w:ascii="Times New Roman" w:hAnsi="Times New Roman" w:cs="Times New Roman"/>
          <w:sz w:val="24"/>
          <w:szCs w:val="24"/>
        </w:rPr>
      </w:r>
      <w:r w:rsidRPr="0036165B">
        <w:rPr>
          <w:rFonts w:ascii="Times New Roman" w:hAnsi="Times New Roman" w:cs="Times New Roman"/>
          <w:sz w:val="24"/>
          <w:szCs w:val="24"/>
        </w:rPr>
        <w:fldChar w:fldCharType="separate"/>
      </w:r>
      <w:r w:rsidRPr="0036165B">
        <w:rPr>
          <w:rFonts w:ascii="Times New Roman" w:hAnsi="Times New Roman" w:cs="Times New Roman"/>
          <w:noProof/>
          <w:sz w:val="24"/>
          <w:szCs w:val="24"/>
        </w:rPr>
        <w:t>(Gajanayake et al., 2011; Xu et al., 2014; Zhao et al., 2005)</w:t>
      </w:r>
      <w:r w:rsidRPr="0036165B">
        <w:rPr>
          <w:rFonts w:ascii="Times New Roman" w:hAnsi="Times New Roman" w:cs="Times New Roman"/>
          <w:sz w:val="24"/>
          <w:szCs w:val="24"/>
        </w:rPr>
        <w:fldChar w:fldCharType="end"/>
      </w:r>
      <w:r>
        <w:rPr>
          <w:rFonts w:ascii="Times New Roman" w:hAnsi="Times New Roman" w:cs="Times New Roman"/>
          <w:sz w:val="24"/>
          <w:szCs w:val="24"/>
        </w:rPr>
        <w:t>.</w:t>
      </w:r>
    </w:p>
    <w:p w14:paraId="3DE2E30D" w14:textId="77777777" w:rsidR="000C3D1D" w:rsidRDefault="000C3D1D">
      <w:pPr>
        <w:rPr>
          <w:rFonts w:ascii="Times New Roman" w:hAnsi="Times New Roman" w:cs="Times New Roman"/>
          <w:sz w:val="24"/>
          <w:szCs w:val="24"/>
        </w:rPr>
      </w:pPr>
    </w:p>
    <w:p w14:paraId="359EF855" w14:textId="77777777" w:rsidR="000C3D1D" w:rsidRDefault="000C3D1D">
      <w:pPr>
        <w:rPr>
          <w:rFonts w:ascii="Times New Roman" w:hAnsi="Times New Roman" w:cs="Times New Roman"/>
          <w:sz w:val="24"/>
          <w:szCs w:val="24"/>
        </w:rPr>
      </w:pPr>
    </w:p>
    <w:p w14:paraId="75951992" w14:textId="44EAE9E7" w:rsidR="000036E1" w:rsidRPr="000036E1" w:rsidRDefault="0032207F" w:rsidP="000036E1">
      <w:pPr>
        <w:pStyle w:val="EndNoteBibliography"/>
        <w:spacing w:after="0"/>
        <w:ind w:left="720" w:hanging="720"/>
      </w:pPr>
      <w:r>
        <w:rPr>
          <w:rFonts w:ascii="Times New Roman" w:hAnsi="Times New Roman" w:cs="Times New Roman"/>
          <w:sz w:val="24"/>
          <w:szCs w:val="24"/>
        </w:rPr>
        <w:fldChar w:fldCharType="begin"/>
      </w:r>
      <w:r w:rsidRPr="002428B4">
        <w:rPr>
          <w:rFonts w:ascii="Times New Roman" w:hAnsi="Times New Roman" w:cs="Times New Roman"/>
          <w:sz w:val="24"/>
          <w:szCs w:val="24"/>
          <w:lang w:val="de-DE"/>
        </w:rPr>
        <w:instrText xml:space="preserve"> ADDIN EN.REFLIST </w:instrText>
      </w:r>
      <w:r>
        <w:rPr>
          <w:rFonts w:ascii="Times New Roman" w:hAnsi="Times New Roman" w:cs="Times New Roman"/>
          <w:sz w:val="24"/>
          <w:szCs w:val="24"/>
        </w:rPr>
        <w:fldChar w:fldCharType="separate"/>
      </w:r>
      <w:r w:rsidR="000036E1" w:rsidRPr="002428B4">
        <w:rPr>
          <w:lang w:val="de-DE"/>
        </w:rPr>
        <w:t xml:space="preserve">Bachelier, J. B., &amp; Friedman, W. E. (2011). </w:t>
      </w:r>
      <w:r w:rsidR="000036E1" w:rsidRPr="000036E1">
        <w:t xml:space="preserve">Female gamete competition in an ancient angiosperm lineage. </w:t>
      </w:r>
      <w:r w:rsidR="000036E1" w:rsidRPr="000036E1">
        <w:rPr>
          <w:i/>
        </w:rPr>
        <w:t>Proceedings of the National Academy of Sciences - PNAS</w:t>
      </w:r>
      <w:r w:rsidR="000036E1" w:rsidRPr="000036E1">
        <w:t>,</w:t>
      </w:r>
      <w:r w:rsidR="000036E1" w:rsidRPr="000036E1">
        <w:rPr>
          <w:i/>
        </w:rPr>
        <w:t xml:space="preserve"> 108</w:t>
      </w:r>
      <w:r w:rsidR="000036E1" w:rsidRPr="000036E1">
        <w:t xml:space="preserve">(30), 12360-12365. </w:t>
      </w:r>
      <w:hyperlink r:id="rId9" w:history="1">
        <w:r w:rsidR="000036E1" w:rsidRPr="000036E1">
          <w:rPr>
            <w:rStyle w:val="Hyperlink"/>
          </w:rPr>
          <w:t>https://doi.org/10.1073/pnas.1104697108</w:t>
        </w:r>
      </w:hyperlink>
      <w:r w:rsidR="000036E1" w:rsidRPr="000036E1">
        <w:t xml:space="preserve"> </w:t>
      </w:r>
    </w:p>
    <w:p w14:paraId="74D0485E" w14:textId="7B5602A7" w:rsidR="000036E1" w:rsidRPr="000036E1" w:rsidRDefault="000036E1" w:rsidP="000036E1">
      <w:pPr>
        <w:pStyle w:val="EndNoteBibliography"/>
        <w:spacing w:after="0"/>
        <w:ind w:left="720" w:hanging="720"/>
      </w:pPr>
      <w:r w:rsidRPr="000036E1">
        <w:t xml:space="preserve">Bauwe, H., Hagemann, M., &amp; Fernie, A. R. (2010). Photorespiration: players, partners and origin. </w:t>
      </w:r>
      <w:r w:rsidRPr="000036E1">
        <w:rPr>
          <w:i/>
        </w:rPr>
        <w:t>Trends in plant science</w:t>
      </w:r>
      <w:r w:rsidRPr="000036E1">
        <w:t>,</w:t>
      </w:r>
      <w:r w:rsidRPr="000036E1">
        <w:rPr>
          <w:i/>
        </w:rPr>
        <w:t xml:space="preserve"> 15</w:t>
      </w:r>
      <w:r w:rsidRPr="000036E1">
        <w:t xml:space="preserve">(6), 330-336. </w:t>
      </w:r>
      <w:hyperlink r:id="rId10" w:history="1">
        <w:r w:rsidRPr="000036E1">
          <w:rPr>
            <w:rStyle w:val="Hyperlink"/>
          </w:rPr>
          <w:t>https://doi.org/10.1016/j.tplants.2010.03.006</w:t>
        </w:r>
      </w:hyperlink>
      <w:r w:rsidRPr="000036E1">
        <w:t xml:space="preserve"> </w:t>
      </w:r>
    </w:p>
    <w:p w14:paraId="20B2D084" w14:textId="2FBBB0BD" w:rsidR="000036E1" w:rsidRPr="000036E1" w:rsidRDefault="000036E1" w:rsidP="000036E1">
      <w:pPr>
        <w:pStyle w:val="EndNoteBibliography"/>
        <w:spacing w:after="0"/>
        <w:ind w:left="720" w:hanging="720"/>
      </w:pPr>
      <w:r w:rsidRPr="000036E1">
        <w:t xml:space="preserve">Beaudry, F. E. G., Rifkin, J. L., Barrett, S. C. H., &amp; Wright, S. I. (2020). Evolutionary Genomics of Plant Gametophytic Selection. </w:t>
      </w:r>
      <w:r w:rsidRPr="000036E1">
        <w:rPr>
          <w:i/>
        </w:rPr>
        <w:t>Plant Communications</w:t>
      </w:r>
      <w:r w:rsidRPr="000036E1">
        <w:t>,</w:t>
      </w:r>
      <w:r w:rsidRPr="000036E1">
        <w:rPr>
          <w:i/>
        </w:rPr>
        <w:t xml:space="preserve"> 1</w:t>
      </w:r>
      <w:r w:rsidRPr="000036E1">
        <w:t xml:space="preserve">(6), 100115-100115. </w:t>
      </w:r>
      <w:hyperlink r:id="rId11" w:history="1">
        <w:r w:rsidRPr="000036E1">
          <w:rPr>
            <w:rStyle w:val="Hyperlink"/>
          </w:rPr>
          <w:t>https://doi.org/10.1016/j.xplc.2020.100115</w:t>
        </w:r>
      </w:hyperlink>
      <w:r w:rsidRPr="000036E1">
        <w:t xml:space="preserve"> </w:t>
      </w:r>
    </w:p>
    <w:p w14:paraId="669248EE" w14:textId="16AFCE19" w:rsidR="000036E1" w:rsidRPr="000036E1" w:rsidRDefault="000036E1" w:rsidP="000036E1">
      <w:pPr>
        <w:pStyle w:val="EndNoteBibliography"/>
        <w:spacing w:after="0"/>
        <w:ind w:left="720" w:hanging="720"/>
      </w:pPr>
      <w:r w:rsidRPr="000036E1">
        <w:t xml:space="preserve">Berry, J., &amp; Bjorkman, O. (1980). Photosynthetic Response and Adaptation to Temperature in Higher Plants. </w:t>
      </w:r>
      <w:r w:rsidRPr="000036E1">
        <w:rPr>
          <w:i/>
        </w:rPr>
        <w:t>Annual Review of Plant Physiology</w:t>
      </w:r>
      <w:r w:rsidRPr="000036E1">
        <w:t>,</w:t>
      </w:r>
      <w:r w:rsidRPr="000036E1">
        <w:rPr>
          <w:i/>
        </w:rPr>
        <w:t xml:space="preserve"> 31</w:t>
      </w:r>
      <w:r w:rsidRPr="000036E1">
        <w:t xml:space="preserve">(1), 491-543. </w:t>
      </w:r>
      <w:hyperlink r:id="rId12" w:history="1">
        <w:r w:rsidRPr="000036E1">
          <w:rPr>
            <w:rStyle w:val="Hyperlink"/>
          </w:rPr>
          <w:t>https://doi.org/10.1146/annurev.pp.31.060180.002423</w:t>
        </w:r>
      </w:hyperlink>
      <w:r w:rsidRPr="000036E1">
        <w:t xml:space="preserve"> </w:t>
      </w:r>
    </w:p>
    <w:p w14:paraId="3E7530A5" w14:textId="16FAD1DE" w:rsidR="000036E1" w:rsidRPr="000036E1" w:rsidRDefault="000036E1" w:rsidP="000036E1">
      <w:pPr>
        <w:pStyle w:val="EndNoteBibliography"/>
        <w:spacing w:after="0"/>
        <w:ind w:left="720" w:hanging="720"/>
      </w:pPr>
      <w:r w:rsidRPr="000036E1">
        <w:t xml:space="preserve">Bowman, J. L., Sakakibara, K., Furumizu, C., &amp; Dierschke, T. (2016). Evolution in the Cycles of Life. </w:t>
      </w:r>
      <w:r w:rsidRPr="000036E1">
        <w:rPr>
          <w:i/>
        </w:rPr>
        <w:t>Annual review of genetics</w:t>
      </w:r>
      <w:r w:rsidRPr="000036E1">
        <w:t>,</w:t>
      </w:r>
      <w:r w:rsidRPr="000036E1">
        <w:rPr>
          <w:i/>
        </w:rPr>
        <w:t xml:space="preserve"> 50</w:t>
      </w:r>
      <w:r w:rsidRPr="000036E1">
        <w:t xml:space="preserve">(1), 133-154. </w:t>
      </w:r>
      <w:hyperlink r:id="rId13" w:history="1">
        <w:r w:rsidRPr="000036E1">
          <w:rPr>
            <w:rStyle w:val="Hyperlink"/>
          </w:rPr>
          <w:t>https://doi.org/10.1146/annurev-genet-120215-035227</w:t>
        </w:r>
      </w:hyperlink>
      <w:r w:rsidRPr="000036E1">
        <w:t xml:space="preserve"> </w:t>
      </w:r>
    </w:p>
    <w:p w14:paraId="0D9A0552" w14:textId="6AF89CF0" w:rsidR="000036E1" w:rsidRPr="000036E1" w:rsidRDefault="000036E1" w:rsidP="000036E1">
      <w:pPr>
        <w:pStyle w:val="EndNoteBibliography"/>
        <w:spacing w:after="0"/>
        <w:ind w:left="720" w:hanging="720"/>
      </w:pPr>
      <w:r w:rsidRPr="000036E1">
        <w:t xml:space="preserve">Cruzan, M. B., &amp; Barrett, S. C. H. (2016). Postpollination discrimination between self and outcross pollen covaries with the mating system of a self-compatible flowering plant. </w:t>
      </w:r>
      <w:r w:rsidRPr="000036E1">
        <w:rPr>
          <w:i/>
        </w:rPr>
        <w:t>American journal of botany</w:t>
      </w:r>
      <w:r w:rsidRPr="000036E1">
        <w:t>,</w:t>
      </w:r>
      <w:r w:rsidRPr="000036E1">
        <w:rPr>
          <w:i/>
        </w:rPr>
        <w:t xml:space="preserve"> 103</w:t>
      </w:r>
      <w:r w:rsidRPr="000036E1">
        <w:t xml:space="preserve">(3), 568-576. </w:t>
      </w:r>
      <w:hyperlink r:id="rId14" w:history="1">
        <w:r w:rsidRPr="000036E1">
          <w:rPr>
            <w:rStyle w:val="Hyperlink"/>
          </w:rPr>
          <w:t>https://doi.org/10.3732/ajb.1500139</w:t>
        </w:r>
      </w:hyperlink>
      <w:r w:rsidRPr="000036E1">
        <w:t xml:space="preserve"> </w:t>
      </w:r>
    </w:p>
    <w:p w14:paraId="45D0E9F7" w14:textId="413DC59B" w:rsidR="000036E1" w:rsidRPr="000036E1" w:rsidRDefault="000036E1" w:rsidP="000036E1">
      <w:pPr>
        <w:pStyle w:val="EndNoteBibliography"/>
        <w:spacing w:after="0"/>
        <w:ind w:left="720" w:hanging="720"/>
      </w:pPr>
      <w:r w:rsidRPr="000036E1">
        <w:t xml:space="preserve">Dominguez, E., Cuartero, J., &amp; Fernandez-Munoz, R. (2005). Breeding tomato for pollen tolerance to low temperatures by gametophytic selection. </w:t>
      </w:r>
      <w:r w:rsidRPr="000036E1">
        <w:rPr>
          <w:i/>
        </w:rPr>
        <w:t>Euphytica</w:t>
      </w:r>
      <w:r w:rsidRPr="000036E1">
        <w:t>,</w:t>
      </w:r>
      <w:r w:rsidRPr="000036E1">
        <w:rPr>
          <w:i/>
        </w:rPr>
        <w:t xml:space="preserve"> 142</w:t>
      </w:r>
      <w:r w:rsidRPr="000036E1">
        <w:t xml:space="preserve">(3), 253-263. </w:t>
      </w:r>
      <w:hyperlink r:id="rId15" w:history="1">
        <w:r w:rsidRPr="000036E1">
          <w:rPr>
            <w:rStyle w:val="Hyperlink"/>
          </w:rPr>
          <w:t>https://doi.org/10.1007/s10681-005-2042-0</w:t>
        </w:r>
      </w:hyperlink>
      <w:r w:rsidRPr="000036E1">
        <w:t xml:space="preserve"> </w:t>
      </w:r>
    </w:p>
    <w:p w14:paraId="0BF1A609" w14:textId="19856443" w:rsidR="000036E1" w:rsidRPr="000036E1" w:rsidRDefault="000036E1" w:rsidP="000036E1">
      <w:pPr>
        <w:pStyle w:val="EndNoteBibliography"/>
        <w:spacing w:after="0"/>
        <w:ind w:left="720" w:hanging="720"/>
      </w:pPr>
      <w:r w:rsidRPr="000036E1">
        <w:t xml:space="preserve">Driedonks, N., Wolters-Arts, M., Huber, H., De Boer, G.-J., Vriezen, W., Mariani, C., &amp; Rieu, I. (2018). Exploring the natural variation for reproductive thermotolerance in wild tomato species. </w:t>
      </w:r>
      <w:r w:rsidRPr="000036E1">
        <w:rPr>
          <w:i/>
        </w:rPr>
        <w:t>Euphytica</w:t>
      </w:r>
      <w:r w:rsidRPr="000036E1">
        <w:t>,</w:t>
      </w:r>
      <w:r w:rsidRPr="000036E1">
        <w:rPr>
          <w:i/>
        </w:rPr>
        <w:t xml:space="preserve"> 214</w:t>
      </w:r>
      <w:r w:rsidRPr="000036E1">
        <w:t xml:space="preserve">(4). </w:t>
      </w:r>
      <w:hyperlink r:id="rId16" w:history="1">
        <w:r w:rsidRPr="000036E1">
          <w:rPr>
            <w:rStyle w:val="Hyperlink"/>
          </w:rPr>
          <w:t>https://doi.org/10.1007/s10681-018-2150-2</w:t>
        </w:r>
      </w:hyperlink>
      <w:r w:rsidRPr="000036E1">
        <w:t xml:space="preserve"> </w:t>
      </w:r>
    </w:p>
    <w:p w14:paraId="2DE63771" w14:textId="72CCD15F" w:rsidR="000036E1" w:rsidRPr="000036E1" w:rsidRDefault="000036E1" w:rsidP="000036E1">
      <w:pPr>
        <w:pStyle w:val="EndNoteBibliography"/>
        <w:spacing w:after="0"/>
        <w:ind w:left="720" w:hanging="720"/>
      </w:pPr>
      <w:r w:rsidRPr="000036E1">
        <w:t xml:space="preserve">Dronavalli, S., &amp; Kang, M. S. (2019). Microgametophytic selection for identifying maize with resistance to Aspergillus spp. and aflatoxin. </w:t>
      </w:r>
      <w:r w:rsidRPr="000036E1">
        <w:rPr>
          <w:i/>
        </w:rPr>
        <w:t>Journal of Crop Improvement</w:t>
      </w:r>
      <w:r w:rsidRPr="000036E1">
        <w:t>,</w:t>
      </w:r>
      <w:r w:rsidRPr="000036E1">
        <w:rPr>
          <w:i/>
        </w:rPr>
        <w:t xml:space="preserve"> 33</w:t>
      </w:r>
      <w:r w:rsidRPr="000036E1">
        <w:t xml:space="preserve">(3), 363-371. </w:t>
      </w:r>
      <w:hyperlink r:id="rId17" w:history="1">
        <w:r w:rsidRPr="000036E1">
          <w:rPr>
            <w:rStyle w:val="Hyperlink"/>
          </w:rPr>
          <w:t>https://doi.org/10.1080/15427528.2019.1602811</w:t>
        </w:r>
      </w:hyperlink>
      <w:r w:rsidRPr="000036E1">
        <w:t xml:space="preserve"> </w:t>
      </w:r>
    </w:p>
    <w:p w14:paraId="32CDFBD9" w14:textId="733E30E5" w:rsidR="000036E1" w:rsidRPr="000036E1" w:rsidRDefault="000036E1" w:rsidP="000036E1">
      <w:pPr>
        <w:pStyle w:val="EndNoteBibliography"/>
        <w:spacing w:after="0"/>
        <w:ind w:left="720" w:hanging="720"/>
      </w:pPr>
      <w:r w:rsidRPr="000036E1">
        <w:t xml:space="preserve">Evans, D. E., Rothnie, N. E., Sang, J. P., Palmer, M. V., Mulcahy, D. L., Singh, M. B., &amp; Knox, R. B. (1988). CORRELATIONS BETWEEN GAMETOPHYTIC (POLLEN) AND SPOROPHYTIC (SEED) GENERATIONS FOR POLY-UNSATURATED FATTY-ACIDS IN OILSEED RAPE BRASSICA-NAPUS L. </w:t>
      </w:r>
      <w:r w:rsidRPr="000036E1">
        <w:rPr>
          <w:i/>
        </w:rPr>
        <w:t>Theoretical and Applied Genetics</w:t>
      </w:r>
      <w:r w:rsidRPr="000036E1">
        <w:t>,</w:t>
      </w:r>
      <w:r w:rsidRPr="000036E1">
        <w:rPr>
          <w:i/>
        </w:rPr>
        <w:t xml:space="preserve"> 76</w:t>
      </w:r>
      <w:r w:rsidRPr="000036E1">
        <w:t xml:space="preserve">(3), 411-419. </w:t>
      </w:r>
      <w:hyperlink r:id="rId18" w:history="1">
        <w:r w:rsidRPr="000036E1">
          <w:rPr>
            <w:rStyle w:val="Hyperlink"/>
          </w:rPr>
          <w:t>https://doi.org/10.1007/bf00265342</w:t>
        </w:r>
      </w:hyperlink>
      <w:r w:rsidRPr="000036E1">
        <w:t xml:space="preserve"> </w:t>
      </w:r>
    </w:p>
    <w:p w14:paraId="38027257" w14:textId="62E1E783" w:rsidR="000036E1" w:rsidRPr="000036E1" w:rsidRDefault="000036E1" w:rsidP="000036E1">
      <w:pPr>
        <w:pStyle w:val="EndNoteBibliography"/>
        <w:spacing w:after="0"/>
        <w:ind w:left="720" w:hanging="720"/>
      </w:pPr>
      <w:r w:rsidRPr="000036E1">
        <w:t xml:space="preserve">Frank, G., Pressman, E., Ophir, R., Althan, L., Shaked, R., Freedman, M., . . . Firon, N. (2009). Transcriptional profiling of maturing tomato (Solanum lycopersicum L.) microspores reveals the involvement of heat shock proteins, ROS scavengers, hormones, and sugars in the heat stress response. </w:t>
      </w:r>
      <w:r w:rsidRPr="000036E1">
        <w:rPr>
          <w:i/>
        </w:rPr>
        <w:t>Journal of Experimental Botany</w:t>
      </w:r>
      <w:r w:rsidRPr="000036E1">
        <w:t>,</w:t>
      </w:r>
      <w:r w:rsidRPr="000036E1">
        <w:rPr>
          <w:i/>
        </w:rPr>
        <w:t xml:space="preserve"> 60</w:t>
      </w:r>
      <w:r w:rsidRPr="000036E1">
        <w:t xml:space="preserve">(13), 3891-3908. </w:t>
      </w:r>
      <w:hyperlink r:id="rId19" w:history="1">
        <w:r w:rsidRPr="000036E1">
          <w:rPr>
            <w:rStyle w:val="Hyperlink"/>
          </w:rPr>
          <w:t>https://doi.org/10.1093/jxb/erp234</w:t>
        </w:r>
      </w:hyperlink>
      <w:r w:rsidRPr="000036E1">
        <w:t xml:space="preserve"> </w:t>
      </w:r>
    </w:p>
    <w:p w14:paraId="3585936F" w14:textId="416B8B08" w:rsidR="000036E1" w:rsidRPr="000036E1" w:rsidRDefault="000036E1" w:rsidP="000036E1">
      <w:pPr>
        <w:pStyle w:val="EndNoteBibliography"/>
        <w:spacing w:after="0"/>
        <w:ind w:left="720" w:hanging="720"/>
      </w:pPr>
      <w:r w:rsidRPr="000036E1">
        <w:lastRenderedPageBreak/>
        <w:t xml:space="preserve">Gajanayake, B., Trader, B. W., Reddy, K. R., &amp; Harkess, R. L. (2011). Screening Ornamental Pepper Cultivars for Temperature Tolerance Using Pollen and Physiological Parameters. </w:t>
      </w:r>
      <w:r w:rsidRPr="000036E1">
        <w:rPr>
          <w:i/>
        </w:rPr>
        <w:t>HortScience</w:t>
      </w:r>
      <w:r w:rsidRPr="000036E1">
        <w:t>,</w:t>
      </w:r>
      <w:r w:rsidRPr="000036E1">
        <w:rPr>
          <w:i/>
        </w:rPr>
        <w:t xml:space="preserve"> 46</w:t>
      </w:r>
      <w:r w:rsidRPr="000036E1">
        <w:t xml:space="preserve">(6), 878-884. </w:t>
      </w:r>
      <w:hyperlink r:id="rId20" w:history="1">
        <w:r w:rsidRPr="000036E1">
          <w:rPr>
            <w:rStyle w:val="Hyperlink"/>
          </w:rPr>
          <w:t>https://doi.org/10.21273/HORTSCI.46.6.878</w:t>
        </w:r>
      </w:hyperlink>
      <w:r w:rsidRPr="000036E1">
        <w:t xml:space="preserve"> </w:t>
      </w:r>
    </w:p>
    <w:p w14:paraId="44B16C1A" w14:textId="089B7DF1" w:rsidR="000036E1" w:rsidRPr="000036E1" w:rsidRDefault="000036E1" w:rsidP="000036E1">
      <w:pPr>
        <w:pStyle w:val="EndNoteBibliography"/>
        <w:spacing w:after="0"/>
        <w:ind w:left="720" w:hanging="720"/>
      </w:pPr>
      <w:r w:rsidRPr="000036E1">
        <w:t xml:space="preserve">Goswami, A., Banerjee, R., &amp; Raha, S. (2010). Mechanisms of plant adaptation/memory in rice seedlings under arsenic and heat stress: expression of heat-shock protein gene HSP70. </w:t>
      </w:r>
      <w:r w:rsidRPr="000036E1">
        <w:rPr>
          <w:i/>
        </w:rPr>
        <w:t>AoB plants</w:t>
      </w:r>
      <w:r w:rsidRPr="000036E1">
        <w:t>,</w:t>
      </w:r>
      <w:r w:rsidRPr="000036E1">
        <w:rPr>
          <w:i/>
        </w:rPr>
        <w:t xml:space="preserve"> 2010</w:t>
      </w:r>
      <w:r w:rsidRPr="000036E1">
        <w:t xml:space="preserve">, plq023-plq023. </w:t>
      </w:r>
      <w:hyperlink r:id="rId21" w:history="1">
        <w:r w:rsidRPr="000036E1">
          <w:rPr>
            <w:rStyle w:val="Hyperlink"/>
          </w:rPr>
          <w:t>https://doi.org/10.1093/aobpla/plq023</w:t>
        </w:r>
      </w:hyperlink>
      <w:r w:rsidRPr="000036E1">
        <w:t xml:space="preserve"> </w:t>
      </w:r>
    </w:p>
    <w:p w14:paraId="4676477A" w14:textId="59742C59" w:rsidR="000036E1" w:rsidRPr="000036E1" w:rsidRDefault="000036E1" w:rsidP="000036E1">
      <w:pPr>
        <w:pStyle w:val="EndNoteBibliography"/>
        <w:spacing w:after="0"/>
        <w:ind w:left="720" w:hanging="720"/>
      </w:pPr>
      <w:r w:rsidRPr="000036E1">
        <w:t xml:space="preserve">Gurevitch, J. (1992). DIFFERENCES IN PHOTOSYNTHETIC RATE IN POPULATIONS OF ACHILLEA-LANULOSA FROM 2 ALTITUDES. </w:t>
      </w:r>
      <w:r w:rsidRPr="000036E1">
        <w:rPr>
          <w:i/>
        </w:rPr>
        <w:t>Functional ecology</w:t>
      </w:r>
      <w:r w:rsidRPr="000036E1">
        <w:t>,</w:t>
      </w:r>
      <w:r w:rsidRPr="000036E1">
        <w:rPr>
          <w:i/>
        </w:rPr>
        <w:t xml:space="preserve"> 6</w:t>
      </w:r>
      <w:r w:rsidRPr="000036E1">
        <w:t xml:space="preserve">(5), 568-574. </w:t>
      </w:r>
      <w:hyperlink r:id="rId22" w:history="1">
        <w:r w:rsidRPr="000036E1">
          <w:rPr>
            <w:rStyle w:val="Hyperlink"/>
          </w:rPr>
          <w:t>https://doi.org/10.2307/2390054</w:t>
        </w:r>
      </w:hyperlink>
      <w:r w:rsidRPr="000036E1">
        <w:t xml:space="preserve"> </w:t>
      </w:r>
    </w:p>
    <w:p w14:paraId="63743A4F" w14:textId="39E637E4" w:rsidR="000036E1" w:rsidRPr="000036E1" w:rsidRDefault="000036E1" w:rsidP="000036E1">
      <w:pPr>
        <w:pStyle w:val="EndNoteBibliography"/>
        <w:spacing w:after="0"/>
        <w:ind w:left="720" w:hanging="720"/>
      </w:pPr>
      <w:r w:rsidRPr="000036E1">
        <w:t xml:space="preserve">Harder, L. D., Aizen, M. A., Richards, S. A., Joseph, M. A., &amp; Busch, J. W. (2016). Diverse ecological relations of male gametophyte populations in stylar environments. </w:t>
      </w:r>
      <w:r w:rsidRPr="000036E1">
        <w:rPr>
          <w:i/>
        </w:rPr>
        <w:t>American journal of botany</w:t>
      </w:r>
      <w:r w:rsidRPr="000036E1">
        <w:t>,</w:t>
      </w:r>
      <w:r w:rsidRPr="000036E1">
        <w:rPr>
          <w:i/>
        </w:rPr>
        <w:t xml:space="preserve"> 103</w:t>
      </w:r>
      <w:r w:rsidRPr="000036E1">
        <w:t xml:space="preserve">(3), 484-497. </w:t>
      </w:r>
      <w:hyperlink r:id="rId23" w:history="1">
        <w:r w:rsidRPr="000036E1">
          <w:rPr>
            <w:rStyle w:val="Hyperlink"/>
          </w:rPr>
          <w:t>https://doi.org/10.3732/ajb.1500269</w:t>
        </w:r>
      </w:hyperlink>
      <w:r w:rsidRPr="000036E1">
        <w:t xml:space="preserve"> </w:t>
      </w:r>
    </w:p>
    <w:p w14:paraId="0F11A082" w14:textId="3C277F67" w:rsidR="000036E1" w:rsidRPr="000036E1" w:rsidRDefault="000036E1" w:rsidP="000036E1">
      <w:pPr>
        <w:pStyle w:val="EndNoteBibliography"/>
        <w:spacing w:after="0"/>
        <w:ind w:left="720" w:hanging="720"/>
      </w:pPr>
      <w:r w:rsidRPr="000036E1">
        <w:t xml:space="preserve">Heckathorn, S. A., Downs, C. A., Sharkey, T. D., &amp; Coleman, J. S. (1998). The Small, Methionine-Rich Chloroplast Heat-Shock Protein Protects Photosystem II Electron Transport during Heat Stress1. </w:t>
      </w:r>
      <w:r w:rsidRPr="000036E1">
        <w:rPr>
          <w:i/>
        </w:rPr>
        <w:t>Plant Physiology</w:t>
      </w:r>
      <w:r w:rsidRPr="000036E1">
        <w:t>,</w:t>
      </w:r>
      <w:r w:rsidRPr="000036E1">
        <w:rPr>
          <w:i/>
        </w:rPr>
        <w:t xml:space="preserve"> 116</w:t>
      </w:r>
      <w:r w:rsidRPr="000036E1">
        <w:t xml:space="preserve">(1), 439-444. </w:t>
      </w:r>
      <w:hyperlink r:id="rId24" w:history="1">
        <w:r w:rsidRPr="000036E1">
          <w:rPr>
            <w:rStyle w:val="Hyperlink"/>
          </w:rPr>
          <w:t>https://doi.org/10.1104/pp.116.1.439</w:t>
        </w:r>
      </w:hyperlink>
      <w:r w:rsidRPr="000036E1">
        <w:t xml:space="preserve"> </w:t>
      </w:r>
    </w:p>
    <w:p w14:paraId="4B09D6FE" w14:textId="1E8895BB" w:rsidR="000036E1" w:rsidRPr="000036E1" w:rsidRDefault="000036E1" w:rsidP="000036E1">
      <w:pPr>
        <w:pStyle w:val="EndNoteBibliography"/>
        <w:spacing w:after="0"/>
        <w:ind w:left="720" w:hanging="720"/>
      </w:pPr>
      <w:r w:rsidRPr="000036E1">
        <w:t xml:space="preserve">Hedhly, A., Hormaza, J. I., &amp; Herrero, M. (2005). Influence of genotype-temperature interaction on pollen performance: Variation in pollen performance. </w:t>
      </w:r>
      <w:r w:rsidRPr="000036E1">
        <w:rPr>
          <w:i/>
        </w:rPr>
        <w:t>Journal of evolutionary biology</w:t>
      </w:r>
      <w:r w:rsidRPr="000036E1">
        <w:t>,</w:t>
      </w:r>
      <w:r w:rsidRPr="000036E1">
        <w:rPr>
          <w:i/>
        </w:rPr>
        <w:t xml:space="preserve"> 18</w:t>
      </w:r>
      <w:r w:rsidRPr="000036E1">
        <w:t xml:space="preserve">(6), 1494-1502. </w:t>
      </w:r>
      <w:hyperlink r:id="rId25" w:history="1">
        <w:r w:rsidRPr="000036E1">
          <w:rPr>
            <w:rStyle w:val="Hyperlink"/>
          </w:rPr>
          <w:t>https://doi.org/10.1111/j.1420-9101.2005.00939.x</w:t>
        </w:r>
      </w:hyperlink>
      <w:r w:rsidRPr="000036E1">
        <w:t xml:space="preserve"> </w:t>
      </w:r>
    </w:p>
    <w:p w14:paraId="62C76D97" w14:textId="057ABC0E" w:rsidR="000036E1" w:rsidRPr="000036E1" w:rsidRDefault="000036E1" w:rsidP="000036E1">
      <w:pPr>
        <w:pStyle w:val="EndNoteBibliography"/>
        <w:spacing w:after="0"/>
        <w:ind w:left="720" w:hanging="720"/>
      </w:pPr>
      <w:r w:rsidRPr="000036E1">
        <w:t xml:space="preserve">Kakani, V. G., Prasad, P. V. V., Craufurd, P. Q., &amp; Wheeler, T. R. (2002). Response of in vitro pollen germination and pollen tube growth of groundnut (Arachis hypogaea L.) genotypes to temperature: Response of groundnut pollen to temperature. </w:t>
      </w:r>
      <w:r w:rsidRPr="000036E1">
        <w:rPr>
          <w:i/>
        </w:rPr>
        <w:t>Plant, cell and environment</w:t>
      </w:r>
      <w:r w:rsidRPr="000036E1">
        <w:t>,</w:t>
      </w:r>
      <w:r w:rsidRPr="000036E1">
        <w:rPr>
          <w:i/>
        </w:rPr>
        <w:t xml:space="preserve"> 25</w:t>
      </w:r>
      <w:r w:rsidRPr="000036E1">
        <w:t xml:space="preserve">(12), 1651-1661. </w:t>
      </w:r>
      <w:hyperlink r:id="rId26" w:history="1">
        <w:r w:rsidRPr="000036E1">
          <w:rPr>
            <w:rStyle w:val="Hyperlink"/>
          </w:rPr>
          <w:t>https://doi.org/10.1046/j.1365-3040.2002.00943.x</w:t>
        </w:r>
      </w:hyperlink>
      <w:r w:rsidRPr="000036E1">
        <w:t xml:space="preserve"> </w:t>
      </w:r>
    </w:p>
    <w:p w14:paraId="3D6A1D48" w14:textId="6537EAF7" w:rsidR="000036E1" w:rsidRPr="000036E1" w:rsidRDefault="000036E1" w:rsidP="000036E1">
      <w:pPr>
        <w:pStyle w:val="EndNoteBibliography"/>
        <w:spacing w:after="0"/>
        <w:ind w:left="720" w:hanging="720"/>
      </w:pPr>
      <w:r w:rsidRPr="000036E1">
        <w:t xml:space="preserve">Kawecki, T. J., &amp; Ebert, D. (2004). Conceptual issues in local adaptation. </w:t>
      </w:r>
      <w:r w:rsidRPr="000036E1">
        <w:rPr>
          <w:i/>
        </w:rPr>
        <w:t>Ecology letters</w:t>
      </w:r>
      <w:r w:rsidRPr="000036E1">
        <w:t>,</w:t>
      </w:r>
      <w:r w:rsidRPr="000036E1">
        <w:rPr>
          <w:i/>
        </w:rPr>
        <w:t xml:space="preserve"> 7</w:t>
      </w:r>
      <w:r w:rsidRPr="000036E1">
        <w:t xml:space="preserve">(12), 1225-1241. </w:t>
      </w:r>
      <w:hyperlink r:id="rId27" w:history="1">
        <w:r w:rsidRPr="000036E1">
          <w:rPr>
            <w:rStyle w:val="Hyperlink"/>
          </w:rPr>
          <w:t>https://doi.org/10.1111/j.1461-0248.2004.00684.x</w:t>
        </w:r>
      </w:hyperlink>
      <w:r w:rsidRPr="000036E1">
        <w:t xml:space="preserve"> </w:t>
      </w:r>
    </w:p>
    <w:p w14:paraId="1999E540" w14:textId="67E314E9" w:rsidR="000036E1" w:rsidRPr="000036E1" w:rsidRDefault="000036E1" w:rsidP="000036E1">
      <w:pPr>
        <w:pStyle w:val="EndNoteBibliography"/>
        <w:spacing w:after="0"/>
        <w:ind w:left="720" w:hanging="720"/>
      </w:pPr>
      <w:r w:rsidRPr="000036E1">
        <w:t xml:space="preserve">Knight, C. A., &amp; Ackerly, D. D. (2001). Correlated evolution of chloroplast heat shock protein expression in closely related plant species. </w:t>
      </w:r>
      <w:r w:rsidRPr="000036E1">
        <w:rPr>
          <w:i/>
        </w:rPr>
        <w:t>American Journal of Botany</w:t>
      </w:r>
      <w:r w:rsidRPr="000036E1">
        <w:t>,</w:t>
      </w:r>
      <w:r w:rsidRPr="000036E1">
        <w:rPr>
          <w:i/>
        </w:rPr>
        <w:t xml:space="preserve"> 88</w:t>
      </w:r>
      <w:r w:rsidRPr="000036E1">
        <w:t xml:space="preserve">(3), 411-418. </w:t>
      </w:r>
      <w:hyperlink r:id="rId28" w:history="1">
        <w:r w:rsidRPr="000036E1">
          <w:rPr>
            <w:rStyle w:val="Hyperlink"/>
          </w:rPr>
          <w:t>https://doi.org/10.2307/2657105</w:t>
        </w:r>
      </w:hyperlink>
      <w:r w:rsidRPr="000036E1">
        <w:t xml:space="preserve"> </w:t>
      </w:r>
    </w:p>
    <w:p w14:paraId="274FACA6" w14:textId="79F562CC" w:rsidR="000036E1" w:rsidRPr="000036E1" w:rsidRDefault="000036E1" w:rsidP="000036E1">
      <w:pPr>
        <w:pStyle w:val="EndNoteBibliography"/>
        <w:spacing w:after="0"/>
        <w:ind w:left="720" w:hanging="720"/>
      </w:pPr>
      <w:r w:rsidRPr="000036E1">
        <w:t xml:space="preserve">Lin, J.-S., Kuo, C.-C., Yang, I. C., Tsai, W.-A., Shen, Y.-H., Lin, C.-C., . . . Jeng, S.-T. (2018). MicroRNA160 Modulates Plant Development and Heat Shock Protein Gene Expression to Mediate Heat Tolerance in Arabidopsis. </w:t>
      </w:r>
      <w:r w:rsidRPr="000036E1">
        <w:rPr>
          <w:i/>
        </w:rPr>
        <w:t>Frontiers in plant science</w:t>
      </w:r>
      <w:r w:rsidRPr="000036E1">
        <w:t>,</w:t>
      </w:r>
      <w:r w:rsidRPr="000036E1">
        <w:rPr>
          <w:i/>
        </w:rPr>
        <w:t xml:space="preserve"> 9</w:t>
      </w:r>
      <w:r w:rsidRPr="000036E1">
        <w:t xml:space="preserve">, 68-68. </w:t>
      </w:r>
      <w:hyperlink r:id="rId29" w:history="1">
        <w:r w:rsidRPr="000036E1">
          <w:rPr>
            <w:rStyle w:val="Hyperlink"/>
          </w:rPr>
          <w:t>https://doi.org/10.3389/fpls.2018.00068</w:t>
        </w:r>
      </w:hyperlink>
      <w:r w:rsidRPr="000036E1">
        <w:t xml:space="preserve"> </w:t>
      </w:r>
    </w:p>
    <w:p w14:paraId="45668F8A" w14:textId="02A5D6A7" w:rsidR="000036E1" w:rsidRPr="000036E1" w:rsidRDefault="000036E1" w:rsidP="000036E1">
      <w:pPr>
        <w:pStyle w:val="EndNoteBibliography"/>
        <w:spacing w:after="0"/>
        <w:ind w:left="720" w:hanging="720"/>
      </w:pPr>
      <w:r w:rsidRPr="000036E1">
        <w:t xml:space="preserve">Liu, Z.-W., Wu, Z.-J., Li, X.-H., Huang, Y., Li, H., Wang, Y.-X., &amp; Zhuang, J. (2016). Identification, classification, and expression profiles of heat shock transcription factors in tea plant (Camellia sinensis) under temperature stress. </w:t>
      </w:r>
      <w:r w:rsidRPr="000036E1">
        <w:rPr>
          <w:i/>
        </w:rPr>
        <w:t>Gene</w:t>
      </w:r>
      <w:r w:rsidRPr="000036E1">
        <w:t>,</w:t>
      </w:r>
      <w:r w:rsidRPr="000036E1">
        <w:rPr>
          <w:i/>
        </w:rPr>
        <w:t xml:space="preserve"> 576</w:t>
      </w:r>
      <w:r w:rsidRPr="000036E1">
        <w:t xml:space="preserve">(1), 52-59. </w:t>
      </w:r>
      <w:hyperlink r:id="rId30" w:history="1">
        <w:r w:rsidRPr="000036E1">
          <w:rPr>
            <w:rStyle w:val="Hyperlink"/>
          </w:rPr>
          <w:t>https://doi.org/10.1016/j.gene.2015.09.076</w:t>
        </w:r>
      </w:hyperlink>
      <w:r w:rsidRPr="000036E1">
        <w:t xml:space="preserve"> </w:t>
      </w:r>
    </w:p>
    <w:p w14:paraId="5CD11374" w14:textId="4713F0B9" w:rsidR="000036E1" w:rsidRPr="000036E1" w:rsidRDefault="000036E1" w:rsidP="000036E1">
      <w:pPr>
        <w:pStyle w:val="EndNoteBibliography"/>
        <w:spacing w:after="0"/>
        <w:ind w:left="720" w:hanging="720"/>
      </w:pPr>
      <w:r w:rsidRPr="000036E1">
        <w:t xml:space="preserve">Mishra, A., Mishra, K. B., Höermiller, I. I., Heyer, A. G., &amp; Nedbal, L. (2011). Chlorophyll fluorescence emission as a reporter on cold tolerance in Arabidopsis thaliana accessions. </w:t>
      </w:r>
      <w:r w:rsidRPr="000036E1">
        <w:rPr>
          <w:i/>
        </w:rPr>
        <w:t>Plant signaling &amp; behavior</w:t>
      </w:r>
      <w:r w:rsidRPr="000036E1">
        <w:t>,</w:t>
      </w:r>
      <w:r w:rsidRPr="000036E1">
        <w:rPr>
          <w:i/>
        </w:rPr>
        <w:t xml:space="preserve"> 6</w:t>
      </w:r>
      <w:r w:rsidRPr="000036E1">
        <w:t xml:space="preserve">(2), 301-310. </w:t>
      </w:r>
      <w:hyperlink r:id="rId31" w:history="1">
        <w:r w:rsidRPr="000036E1">
          <w:rPr>
            <w:rStyle w:val="Hyperlink"/>
          </w:rPr>
          <w:t>https://doi.org/10.4161/psb.6.2.15278</w:t>
        </w:r>
      </w:hyperlink>
      <w:r w:rsidRPr="000036E1">
        <w:t xml:space="preserve"> </w:t>
      </w:r>
    </w:p>
    <w:p w14:paraId="461CB24D" w14:textId="08CB431C" w:rsidR="000036E1" w:rsidRPr="000036E1" w:rsidRDefault="000036E1" w:rsidP="000036E1">
      <w:pPr>
        <w:pStyle w:val="EndNoteBibliography"/>
        <w:spacing w:after="0"/>
        <w:ind w:left="720" w:hanging="720"/>
      </w:pPr>
      <w:r w:rsidRPr="000036E1">
        <w:t xml:space="preserve">Mishra, K. B., Mishra, A., Kubásek, J., Urban, O., Heyer, A. G., &amp; Govindjee. (2019). Low temperature induced modulation of photosynthetic induction in non-acclimated and cold-acclimated Arabidopsis thaliana: chlorophyll a fluorescence and gas-exchange measurements. </w:t>
      </w:r>
      <w:r w:rsidRPr="000036E1">
        <w:rPr>
          <w:i/>
        </w:rPr>
        <w:t>Photosynthesis research</w:t>
      </w:r>
      <w:r w:rsidRPr="000036E1">
        <w:t>,</w:t>
      </w:r>
      <w:r w:rsidRPr="000036E1">
        <w:rPr>
          <w:i/>
        </w:rPr>
        <w:t xml:space="preserve"> 139</w:t>
      </w:r>
      <w:r w:rsidRPr="000036E1">
        <w:t xml:space="preserve">(1), 123-143. </w:t>
      </w:r>
      <w:hyperlink r:id="rId32" w:history="1">
        <w:r w:rsidRPr="000036E1">
          <w:rPr>
            <w:rStyle w:val="Hyperlink"/>
          </w:rPr>
          <w:t>https://doi.org/10.1007/s11120-018-0588-7</w:t>
        </w:r>
      </w:hyperlink>
      <w:r w:rsidRPr="000036E1">
        <w:t xml:space="preserve"> </w:t>
      </w:r>
    </w:p>
    <w:p w14:paraId="292A0B3A" w14:textId="2820E5D8" w:rsidR="000036E1" w:rsidRPr="000036E1" w:rsidRDefault="000036E1" w:rsidP="000036E1">
      <w:pPr>
        <w:pStyle w:val="EndNoteBibliography"/>
        <w:spacing w:after="0"/>
        <w:ind w:left="720" w:hanging="720"/>
      </w:pPr>
      <w:r w:rsidRPr="000036E1">
        <w:t xml:space="preserve">Nurminsky, V. N., Stolbikov, A. S., Pomortsev, A. V., &amp; Perfileva, A. I. (2018). Expression of PR genes and genes of heat shock proteins of potato plants in vitro under infection with ring rot and heat stress. </w:t>
      </w:r>
      <w:r w:rsidRPr="000036E1">
        <w:rPr>
          <w:i/>
        </w:rPr>
        <w:t>Biopolimery i kletka</w:t>
      </w:r>
      <w:r w:rsidRPr="000036E1">
        <w:t>,</w:t>
      </w:r>
      <w:r w:rsidRPr="000036E1">
        <w:rPr>
          <w:i/>
        </w:rPr>
        <w:t xml:space="preserve"> 34</w:t>
      </w:r>
      <w:r w:rsidRPr="000036E1">
        <w:t xml:space="preserve">(1), 3-13. </w:t>
      </w:r>
      <w:hyperlink r:id="rId33" w:history="1">
        <w:r w:rsidRPr="000036E1">
          <w:rPr>
            <w:rStyle w:val="Hyperlink"/>
          </w:rPr>
          <w:t>https://doi.org/10.7124/bc.00096B</w:t>
        </w:r>
      </w:hyperlink>
      <w:r w:rsidRPr="000036E1">
        <w:t xml:space="preserve"> </w:t>
      </w:r>
    </w:p>
    <w:p w14:paraId="335EBB50" w14:textId="74EAABF4" w:rsidR="000036E1" w:rsidRPr="000036E1" w:rsidRDefault="000036E1" w:rsidP="000036E1">
      <w:pPr>
        <w:pStyle w:val="EndNoteBibliography"/>
        <w:spacing w:after="0"/>
        <w:ind w:left="720" w:hanging="720"/>
      </w:pPr>
      <w:r w:rsidRPr="000036E1">
        <w:t xml:space="preserve">Ottaviano, E., Sarigorla, M., &amp; Villa, M. (1988). POLLEN COMPETITIVE ABILITY IN MAIZE - WITHIN POPULATION VARIABILITY AND RESPONSE TO SELECTION. </w:t>
      </w:r>
      <w:r w:rsidRPr="000036E1">
        <w:rPr>
          <w:i/>
        </w:rPr>
        <w:t>Theoretical and Applied Genetics</w:t>
      </w:r>
      <w:r w:rsidRPr="000036E1">
        <w:t>,</w:t>
      </w:r>
      <w:r w:rsidRPr="000036E1">
        <w:rPr>
          <w:i/>
        </w:rPr>
        <w:t xml:space="preserve"> 76</w:t>
      </w:r>
      <w:r w:rsidRPr="000036E1">
        <w:t xml:space="preserve">(4), 601-608. </w:t>
      </w:r>
      <w:hyperlink r:id="rId34" w:history="1">
        <w:r w:rsidRPr="000036E1">
          <w:rPr>
            <w:rStyle w:val="Hyperlink"/>
          </w:rPr>
          <w:t>https://doi.org/10.1007/bf00260915</w:t>
        </w:r>
      </w:hyperlink>
      <w:r w:rsidRPr="000036E1">
        <w:t xml:space="preserve"> </w:t>
      </w:r>
    </w:p>
    <w:p w14:paraId="53258BC0" w14:textId="483BD644" w:rsidR="000036E1" w:rsidRPr="000036E1" w:rsidRDefault="000036E1" w:rsidP="000036E1">
      <w:pPr>
        <w:pStyle w:val="EndNoteBibliography"/>
        <w:spacing w:after="0"/>
        <w:ind w:left="720" w:hanging="720"/>
      </w:pPr>
      <w:r w:rsidRPr="000036E1">
        <w:lastRenderedPageBreak/>
        <w:t xml:space="preserve">Paupiere, M. J., van Haperen, P., Rieu, I., Visser, R. G. F., Tikunov, Y. M., &amp; Bovy, A. G. (2017). Screening for pollen tolerance to high temperatures in tomato [Article]. </w:t>
      </w:r>
      <w:r w:rsidRPr="000036E1">
        <w:rPr>
          <w:i/>
        </w:rPr>
        <w:t>Euphytica</w:t>
      </w:r>
      <w:r w:rsidRPr="000036E1">
        <w:t>,</w:t>
      </w:r>
      <w:r w:rsidRPr="000036E1">
        <w:rPr>
          <w:i/>
        </w:rPr>
        <w:t xml:space="preserve"> 213</w:t>
      </w:r>
      <w:r w:rsidRPr="000036E1">
        <w:t xml:space="preserve">(6), 8, Article 130. </w:t>
      </w:r>
      <w:hyperlink r:id="rId35" w:history="1">
        <w:r w:rsidRPr="000036E1">
          <w:rPr>
            <w:rStyle w:val="Hyperlink"/>
          </w:rPr>
          <w:t>https://doi.org/10.1007/s10681-017-1927-z</w:t>
        </w:r>
      </w:hyperlink>
      <w:r w:rsidRPr="000036E1">
        <w:t xml:space="preserve"> </w:t>
      </w:r>
    </w:p>
    <w:p w14:paraId="1B0972C2" w14:textId="61D1B527" w:rsidR="000036E1" w:rsidRPr="000036E1" w:rsidRDefault="000036E1" w:rsidP="000036E1">
      <w:pPr>
        <w:pStyle w:val="EndNoteBibliography"/>
        <w:spacing w:after="0"/>
        <w:ind w:left="720" w:hanging="720"/>
      </w:pPr>
      <w:r w:rsidRPr="000036E1">
        <w:t xml:space="preserve">Pedersen, S., Simonsen, V., &amp; Loeschcke, V. (1987). OVERLAP OF GAMETOPHYTIC AND SPOROPHYTIC GENE-EXPRESSION IN BARLEY. </w:t>
      </w:r>
      <w:r w:rsidRPr="000036E1">
        <w:rPr>
          <w:i/>
        </w:rPr>
        <w:t>Theoretical and Applied Genetics</w:t>
      </w:r>
      <w:r w:rsidRPr="000036E1">
        <w:t>,</w:t>
      </w:r>
      <w:r w:rsidRPr="000036E1">
        <w:rPr>
          <w:i/>
        </w:rPr>
        <w:t xml:space="preserve"> 75</w:t>
      </w:r>
      <w:r w:rsidRPr="000036E1">
        <w:t xml:space="preserve">(1), 200-206. </w:t>
      </w:r>
      <w:hyperlink r:id="rId36" w:history="1">
        <w:r w:rsidRPr="000036E1">
          <w:rPr>
            <w:rStyle w:val="Hyperlink"/>
          </w:rPr>
          <w:t>https://doi.org/10.1007/bf00249164</w:t>
        </w:r>
      </w:hyperlink>
      <w:r w:rsidRPr="000036E1">
        <w:t xml:space="preserve"> </w:t>
      </w:r>
    </w:p>
    <w:p w14:paraId="555CA9FB" w14:textId="5436B863" w:rsidR="000036E1" w:rsidRPr="000036E1" w:rsidRDefault="000036E1" w:rsidP="000036E1">
      <w:pPr>
        <w:pStyle w:val="EndNoteBibliography"/>
        <w:spacing w:after="0"/>
        <w:ind w:left="720" w:hanging="720"/>
      </w:pPr>
      <w:r w:rsidRPr="000036E1">
        <w:t xml:space="preserve">Poudyal, D., Rosenqvist, E., &amp; Ottosen, C. O. (2019). Phenotyping from lab to field - tomato lines screened for heat stress using F-v/F-m maintain high fruit yield during thermal stress in the field [Article]. </w:t>
      </w:r>
      <w:r w:rsidRPr="000036E1">
        <w:rPr>
          <w:i/>
        </w:rPr>
        <w:t>Functional Plant Biology</w:t>
      </w:r>
      <w:r w:rsidRPr="000036E1">
        <w:t>,</w:t>
      </w:r>
      <w:r w:rsidRPr="000036E1">
        <w:rPr>
          <w:i/>
        </w:rPr>
        <w:t xml:space="preserve"> 46</w:t>
      </w:r>
      <w:r w:rsidRPr="000036E1">
        <w:t xml:space="preserve">(1), 44-55. </w:t>
      </w:r>
      <w:hyperlink r:id="rId37" w:history="1">
        <w:r w:rsidRPr="000036E1">
          <w:rPr>
            <w:rStyle w:val="Hyperlink"/>
          </w:rPr>
          <w:t>https://doi.org/10.1071/fp17317</w:t>
        </w:r>
      </w:hyperlink>
      <w:r w:rsidRPr="000036E1">
        <w:t xml:space="preserve"> </w:t>
      </w:r>
    </w:p>
    <w:p w14:paraId="2F8CB6E7" w14:textId="023F089A" w:rsidR="000036E1" w:rsidRPr="000036E1" w:rsidRDefault="000036E1" w:rsidP="000036E1">
      <w:pPr>
        <w:pStyle w:val="EndNoteBibliography"/>
        <w:spacing w:after="0"/>
        <w:ind w:left="720" w:hanging="720"/>
      </w:pPr>
      <w:r w:rsidRPr="000036E1">
        <w:t xml:space="preserve">Rani, T. S., &amp; Ravikumar, R. L. (2007). Genetic enhancement of resistance to Alternaria leaf blight in sunflower through cyclic gametophytic and sporophytic selections. </w:t>
      </w:r>
      <w:r w:rsidRPr="000036E1">
        <w:rPr>
          <w:i/>
        </w:rPr>
        <w:t>Crop Science</w:t>
      </w:r>
      <w:r w:rsidRPr="000036E1">
        <w:t>,</w:t>
      </w:r>
      <w:r w:rsidRPr="000036E1">
        <w:rPr>
          <w:i/>
        </w:rPr>
        <w:t xml:space="preserve"> 47</w:t>
      </w:r>
      <w:r w:rsidRPr="000036E1">
        <w:t xml:space="preserve">(2), 529-536. </w:t>
      </w:r>
      <w:hyperlink r:id="rId38" w:history="1">
        <w:r w:rsidRPr="000036E1">
          <w:rPr>
            <w:rStyle w:val="Hyperlink"/>
          </w:rPr>
          <w:t>https://doi.org/10.2135/cropsci2005.12.0518</w:t>
        </w:r>
      </w:hyperlink>
      <w:r w:rsidRPr="000036E1">
        <w:t xml:space="preserve"> </w:t>
      </w:r>
    </w:p>
    <w:p w14:paraId="6FF564E6" w14:textId="5E61A26D" w:rsidR="000036E1" w:rsidRPr="000036E1" w:rsidRDefault="000036E1" w:rsidP="000036E1">
      <w:pPr>
        <w:pStyle w:val="EndNoteBibliography"/>
        <w:spacing w:after="0"/>
        <w:ind w:left="720" w:hanging="720"/>
      </w:pPr>
      <w:r w:rsidRPr="000036E1">
        <w:t xml:space="preserve">Rhoads, D. M., White, S. J., Zhou, Y., Muralidharan, M., &amp; Elthon, T. E. (2005). Altered gene expression in plants with constitutive expression of a mitochondrial small heat shock protein suggests the involvement of retrograde regulation in the heat stress response. </w:t>
      </w:r>
      <w:r w:rsidRPr="000036E1">
        <w:rPr>
          <w:i/>
        </w:rPr>
        <w:t>Physiologia plantarum</w:t>
      </w:r>
      <w:r w:rsidRPr="000036E1">
        <w:t>,</w:t>
      </w:r>
      <w:r w:rsidRPr="000036E1">
        <w:rPr>
          <w:i/>
        </w:rPr>
        <w:t xml:space="preserve"> 123</w:t>
      </w:r>
      <w:r w:rsidRPr="000036E1">
        <w:t xml:space="preserve">(4), 435-444. </w:t>
      </w:r>
      <w:hyperlink r:id="rId39" w:history="1">
        <w:r w:rsidRPr="000036E1">
          <w:rPr>
            <w:rStyle w:val="Hyperlink"/>
          </w:rPr>
          <w:t>https://doi.org/10.1111/j.1399-3054.2005.00473.x</w:t>
        </w:r>
      </w:hyperlink>
      <w:r w:rsidRPr="000036E1">
        <w:t xml:space="preserve"> </w:t>
      </w:r>
    </w:p>
    <w:p w14:paraId="33109FFD" w14:textId="77777777" w:rsidR="000036E1" w:rsidRPr="000036E1" w:rsidRDefault="000036E1" w:rsidP="000036E1">
      <w:pPr>
        <w:pStyle w:val="EndNoteBibliography"/>
        <w:spacing w:after="0"/>
        <w:ind w:left="720" w:hanging="720"/>
      </w:pPr>
      <w:r w:rsidRPr="000036E1">
        <w:t xml:space="preserve">Ruane, L. G. (2009). Post-pollination processes and non-random mating among compatible mates. </w:t>
      </w:r>
      <w:r w:rsidRPr="000036E1">
        <w:rPr>
          <w:i/>
        </w:rPr>
        <w:t>Evolutionary Ecology Research</w:t>
      </w:r>
      <w:r w:rsidRPr="000036E1">
        <w:t>,</w:t>
      </w:r>
      <w:r w:rsidRPr="000036E1">
        <w:rPr>
          <w:i/>
        </w:rPr>
        <w:t xml:space="preserve"> 11</w:t>
      </w:r>
      <w:r w:rsidRPr="000036E1">
        <w:t xml:space="preserve">(7), 1031-1051. </w:t>
      </w:r>
    </w:p>
    <w:p w14:paraId="02061ACC" w14:textId="17E90EE4" w:rsidR="000036E1" w:rsidRPr="000036E1" w:rsidRDefault="000036E1" w:rsidP="000036E1">
      <w:pPr>
        <w:pStyle w:val="EndNoteBibliography"/>
        <w:spacing w:after="0"/>
        <w:ind w:left="720" w:hanging="720"/>
      </w:pPr>
      <w:r w:rsidRPr="000036E1">
        <w:t xml:space="preserve">Sarigorla, M., Pe, M. E., Mulcahy, D. L., &amp; Ottaviano, E. (1992). GENETIC DISSECTION OF POLLEN COMPETITIVE ABILITY IN MAIZE. </w:t>
      </w:r>
      <w:r w:rsidRPr="000036E1">
        <w:rPr>
          <w:i/>
        </w:rPr>
        <w:t>Heredity</w:t>
      </w:r>
      <w:r w:rsidRPr="000036E1">
        <w:t>,</w:t>
      </w:r>
      <w:r w:rsidRPr="000036E1">
        <w:rPr>
          <w:i/>
        </w:rPr>
        <w:t xml:space="preserve"> 69</w:t>
      </w:r>
      <w:r w:rsidRPr="000036E1">
        <w:t xml:space="preserve">, 423-430. </w:t>
      </w:r>
      <w:hyperlink r:id="rId40" w:history="1">
        <w:r w:rsidRPr="000036E1">
          <w:rPr>
            <w:rStyle w:val="Hyperlink"/>
          </w:rPr>
          <w:t>https://doi.org/10.1038/hdy.1992.146</w:t>
        </w:r>
      </w:hyperlink>
      <w:r w:rsidRPr="000036E1">
        <w:t xml:space="preserve"> </w:t>
      </w:r>
    </w:p>
    <w:p w14:paraId="04D6377A" w14:textId="0354BE0F" w:rsidR="000036E1" w:rsidRPr="000036E1" w:rsidRDefault="000036E1" w:rsidP="000036E1">
      <w:pPr>
        <w:pStyle w:val="EndNoteBibliography"/>
        <w:spacing w:after="0"/>
        <w:ind w:left="720" w:hanging="720"/>
      </w:pPr>
      <w:r w:rsidRPr="000036E1">
        <w:t xml:space="preserve">Singh, S. K., Kakani, V. G., Brand, D., Baldwin, B., &amp; Reddy, K. R. (2008). Assessment of Cold and Heat Tolerance of Winter-grown Canola (Brassica napus L.) Cultivars by Pollen-based Parameters. </w:t>
      </w:r>
      <w:r w:rsidRPr="000036E1">
        <w:rPr>
          <w:i/>
        </w:rPr>
        <w:t>Journal of agronomy and crop science (1986)</w:t>
      </w:r>
      <w:r w:rsidRPr="000036E1">
        <w:t>,</w:t>
      </w:r>
      <w:r w:rsidRPr="000036E1">
        <w:rPr>
          <w:i/>
        </w:rPr>
        <w:t xml:space="preserve"> 194</w:t>
      </w:r>
      <w:r w:rsidRPr="000036E1">
        <w:t xml:space="preserve">(3), 225-236. </w:t>
      </w:r>
      <w:hyperlink r:id="rId41" w:history="1">
        <w:r w:rsidRPr="000036E1">
          <w:rPr>
            <w:rStyle w:val="Hyperlink"/>
          </w:rPr>
          <w:t>https://doi.org/10.1111/j.1439-037x.2008.00309.x</w:t>
        </w:r>
      </w:hyperlink>
      <w:r w:rsidRPr="000036E1">
        <w:t xml:space="preserve"> </w:t>
      </w:r>
    </w:p>
    <w:p w14:paraId="4065A949" w14:textId="57416100" w:rsidR="000036E1" w:rsidRPr="000036E1" w:rsidRDefault="000036E1" w:rsidP="000036E1">
      <w:pPr>
        <w:pStyle w:val="EndNoteBibliography"/>
        <w:spacing w:after="0"/>
        <w:ind w:left="720" w:hanging="720"/>
      </w:pPr>
      <w:r w:rsidRPr="000036E1">
        <w:t xml:space="preserve">Tanksley, S. D., Zamir, D., &amp; Rick, C. M. (1981). EVIDENCE FOR EXTENSIVE OVERLAP OF SPOROPHYTIC AND GAMETOPHYTIC GENE-EXPRESSION IN LYCOPERSICON-ESCULENTUM. </w:t>
      </w:r>
      <w:r w:rsidRPr="000036E1">
        <w:rPr>
          <w:i/>
        </w:rPr>
        <w:t>Science</w:t>
      </w:r>
      <w:r w:rsidRPr="000036E1">
        <w:t>,</w:t>
      </w:r>
      <w:r w:rsidRPr="000036E1">
        <w:rPr>
          <w:i/>
        </w:rPr>
        <w:t xml:space="preserve"> 213</w:t>
      </w:r>
      <w:r w:rsidRPr="000036E1">
        <w:t xml:space="preserve">(4506), 453-455. </w:t>
      </w:r>
      <w:hyperlink r:id="rId42" w:history="1">
        <w:r w:rsidRPr="000036E1">
          <w:rPr>
            <w:rStyle w:val="Hyperlink"/>
          </w:rPr>
          <w:t>https://doi.org/10.1126/science.213.4506.453</w:t>
        </w:r>
      </w:hyperlink>
      <w:r w:rsidRPr="000036E1">
        <w:t xml:space="preserve"> </w:t>
      </w:r>
    </w:p>
    <w:p w14:paraId="63598651" w14:textId="73459257" w:rsidR="000036E1" w:rsidRPr="000036E1" w:rsidRDefault="000036E1" w:rsidP="000036E1">
      <w:pPr>
        <w:pStyle w:val="EndNoteBibliography"/>
        <w:spacing w:after="0"/>
        <w:ind w:left="720" w:hanging="720"/>
      </w:pPr>
      <w:r w:rsidRPr="000036E1">
        <w:t xml:space="preserve">Valitova, J., Renkova, A., Mukhitova, F., Dmitrieva, S., Beckett, R. P., &amp; Minibayeva, F. V. (2019). Membrane sterols and genes of sterol biosynthesis are involved in the response of Triticum aestivum seedlings to cold stress. </w:t>
      </w:r>
      <w:r w:rsidRPr="000036E1">
        <w:rPr>
          <w:i/>
        </w:rPr>
        <w:t>Plant physiology and biochemistry</w:t>
      </w:r>
      <w:r w:rsidRPr="000036E1">
        <w:t>,</w:t>
      </w:r>
      <w:r w:rsidRPr="000036E1">
        <w:rPr>
          <w:i/>
        </w:rPr>
        <w:t xml:space="preserve"> 142</w:t>
      </w:r>
      <w:r w:rsidRPr="000036E1">
        <w:t xml:space="preserve">, 452-459. </w:t>
      </w:r>
      <w:hyperlink r:id="rId43" w:history="1">
        <w:r w:rsidRPr="000036E1">
          <w:rPr>
            <w:rStyle w:val="Hyperlink"/>
          </w:rPr>
          <w:t>https://doi.org/10.1016/j.plaphy.2019.07.026</w:t>
        </w:r>
      </w:hyperlink>
      <w:r w:rsidRPr="000036E1">
        <w:t xml:space="preserve"> </w:t>
      </w:r>
    </w:p>
    <w:p w14:paraId="3210AB3E" w14:textId="4E480A15" w:rsidR="000036E1" w:rsidRPr="000036E1" w:rsidRDefault="000036E1" w:rsidP="000036E1">
      <w:pPr>
        <w:pStyle w:val="EndNoteBibliography"/>
        <w:spacing w:after="0"/>
        <w:ind w:left="720" w:hanging="720"/>
      </w:pPr>
      <w:r w:rsidRPr="000036E1">
        <w:t xml:space="preserve">Wahid, A. (2007). Physiological implications of metabolite biosynthesis for net assimilation and heat-stress tolerance of sugarcane (Saccharum officinarum) sprouts. </w:t>
      </w:r>
      <w:r w:rsidRPr="000036E1">
        <w:rPr>
          <w:i/>
        </w:rPr>
        <w:t>Journal of plant research</w:t>
      </w:r>
      <w:r w:rsidRPr="000036E1">
        <w:t>,</w:t>
      </w:r>
      <w:r w:rsidRPr="000036E1">
        <w:rPr>
          <w:i/>
        </w:rPr>
        <w:t xml:space="preserve"> 120</w:t>
      </w:r>
      <w:r w:rsidRPr="000036E1">
        <w:t xml:space="preserve">(2), 219-228. </w:t>
      </w:r>
      <w:hyperlink r:id="rId44" w:history="1">
        <w:r w:rsidRPr="000036E1">
          <w:rPr>
            <w:rStyle w:val="Hyperlink"/>
          </w:rPr>
          <w:t>https://doi.org/10.1007/s10265-006-0040-5</w:t>
        </w:r>
      </w:hyperlink>
      <w:r w:rsidRPr="000036E1">
        <w:t xml:space="preserve"> </w:t>
      </w:r>
    </w:p>
    <w:p w14:paraId="1364A6B2" w14:textId="391DB748" w:rsidR="000036E1" w:rsidRPr="000036E1" w:rsidRDefault="000036E1" w:rsidP="000036E1">
      <w:pPr>
        <w:pStyle w:val="EndNoteBibliography"/>
        <w:spacing w:after="0"/>
        <w:ind w:left="720" w:hanging="720"/>
      </w:pPr>
      <w:r w:rsidRPr="000036E1">
        <w:t xml:space="preserve">Wahid, A., Gelani, S., Ashraf, M., &amp; Foolad, M. (2007). Heat tolerance in plants: An overview. </w:t>
      </w:r>
      <w:r w:rsidRPr="000036E1">
        <w:rPr>
          <w:i/>
        </w:rPr>
        <w:t>Environmental and Experimental Botany</w:t>
      </w:r>
      <w:r w:rsidRPr="000036E1">
        <w:t>,</w:t>
      </w:r>
      <w:r w:rsidRPr="000036E1">
        <w:rPr>
          <w:i/>
        </w:rPr>
        <w:t xml:space="preserve"> 61</w:t>
      </w:r>
      <w:r w:rsidRPr="000036E1">
        <w:t xml:space="preserve">(3), 199-223. </w:t>
      </w:r>
      <w:hyperlink r:id="rId45" w:history="1">
        <w:r w:rsidRPr="000036E1">
          <w:rPr>
            <w:rStyle w:val="Hyperlink"/>
          </w:rPr>
          <w:t>https://doi.org/10.1016/j.envexpbot.2007.05.011</w:t>
        </w:r>
      </w:hyperlink>
      <w:r w:rsidRPr="000036E1">
        <w:t xml:space="preserve"> </w:t>
      </w:r>
    </w:p>
    <w:p w14:paraId="69BB7E12" w14:textId="2B200189" w:rsidR="000036E1" w:rsidRPr="000036E1" w:rsidRDefault="000036E1" w:rsidP="000036E1">
      <w:pPr>
        <w:pStyle w:val="EndNoteBibliography"/>
        <w:spacing w:after="0"/>
        <w:ind w:left="720" w:hanging="720"/>
      </w:pPr>
      <w:r w:rsidRPr="000036E1">
        <w:t xml:space="preserve">Walsh, N. E., &amp; Charlesworth, D. (1992). Evolutionary Interpretations of Differences in Pollen Tube Growth Rates. </w:t>
      </w:r>
      <w:r w:rsidRPr="000036E1">
        <w:rPr>
          <w:i/>
        </w:rPr>
        <w:t>The Quarterly review of biology</w:t>
      </w:r>
      <w:r w:rsidRPr="000036E1">
        <w:t>,</w:t>
      </w:r>
      <w:r w:rsidRPr="000036E1">
        <w:rPr>
          <w:i/>
        </w:rPr>
        <w:t xml:space="preserve"> 67</w:t>
      </w:r>
      <w:r w:rsidRPr="000036E1">
        <w:t xml:space="preserve">(1), 19-37. </w:t>
      </w:r>
      <w:hyperlink r:id="rId46" w:history="1">
        <w:r w:rsidRPr="000036E1">
          <w:rPr>
            <w:rStyle w:val="Hyperlink"/>
          </w:rPr>
          <w:t>https://doi.org/10.1086/417446</w:t>
        </w:r>
      </w:hyperlink>
      <w:r w:rsidRPr="000036E1">
        <w:t xml:space="preserve"> </w:t>
      </w:r>
    </w:p>
    <w:p w14:paraId="09A479B1" w14:textId="284A11E1" w:rsidR="000036E1" w:rsidRPr="000036E1" w:rsidRDefault="000036E1" w:rsidP="000036E1">
      <w:pPr>
        <w:pStyle w:val="EndNoteBibliography"/>
        <w:spacing w:after="0"/>
        <w:ind w:left="720" w:hanging="720"/>
      </w:pPr>
      <w:r w:rsidRPr="000036E1">
        <w:t xml:space="preserve">Willing, R. P., &amp; Mascarenhas, J. P. (1984). Analysis of the Complexity and Diversity of mRNAs from Pollen and Shoots of Tradescantia. </w:t>
      </w:r>
      <w:r w:rsidRPr="000036E1">
        <w:rPr>
          <w:i/>
        </w:rPr>
        <w:t>Plant physiology (Bethesda)</w:t>
      </w:r>
      <w:r w:rsidRPr="000036E1">
        <w:t>,</w:t>
      </w:r>
      <w:r w:rsidRPr="000036E1">
        <w:rPr>
          <w:i/>
        </w:rPr>
        <w:t xml:space="preserve"> 75</w:t>
      </w:r>
      <w:r w:rsidRPr="000036E1">
        <w:t xml:space="preserve">(3), 865-868. </w:t>
      </w:r>
      <w:hyperlink r:id="rId47" w:history="1">
        <w:r w:rsidRPr="000036E1">
          <w:rPr>
            <w:rStyle w:val="Hyperlink"/>
          </w:rPr>
          <w:t>https://doi.org/10.1104/pp.75.3.865</w:t>
        </w:r>
      </w:hyperlink>
      <w:r w:rsidRPr="000036E1">
        <w:t xml:space="preserve"> </w:t>
      </w:r>
    </w:p>
    <w:p w14:paraId="5BDBE548" w14:textId="2579A722" w:rsidR="000036E1" w:rsidRPr="000036E1" w:rsidRDefault="000036E1" w:rsidP="000036E1">
      <w:pPr>
        <w:pStyle w:val="EndNoteBibliography"/>
        <w:spacing w:after="0"/>
        <w:ind w:left="720" w:hanging="720"/>
      </w:pPr>
      <w:r w:rsidRPr="000036E1">
        <w:t xml:space="preserve">Xu, J., Driedonks, N., Rutten, M. J. M., Vriezen, W. H., De Boer, G.-J., &amp; Rieu, I. (2017). Mapping quantitative trait loci for heat tolerance of reproductive traits in tomato (Solanum lycopersicum). </w:t>
      </w:r>
      <w:r w:rsidRPr="000036E1">
        <w:rPr>
          <w:i/>
        </w:rPr>
        <w:t>Molecular Breeding</w:t>
      </w:r>
      <w:r w:rsidRPr="000036E1">
        <w:t>,</w:t>
      </w:r>
      <w:r w:rsidRPr="000036E1">
        <w:rPr>
          <w:i/>
        </w:rPr>
        <w:t xml:space="preserve"> 37</w:t>
      </w:r>
      <w:r w:rsidRPr="000036E1">
        <w:t xml:space="preserve">(5). </w:t>
      </w:r>
      <w:hyperlink r:id="rId48" w:history="1">
        <w:r w:rsidRPr="000036E1">
          <w:rPr>
            <w:rStyle w:val="Hyperlink"/>
          </w:rPr>
          <w:t>https://doi.org/10.1007/s11032-017-0664-2</w:t>
        </w:r>
      </w:hyperlink>
      <w:r w:rsidRPr="000036E1">
        <w:t xml:space="preserve"> </w:t>
      </w:r>
    </w:p>
    <w:p w14:paraId="1940A6D4" w14:textId="64368567" w:rsidR="000036E1" w:rsidRPr="000036E1" w:rsidRDefault="000036E1" w:rsidP="000036E1">
      <w:pPr>
        <w:pStyle w:val="EndNoteBibliography"/>
        <w:spacing w:after="0"/>
        <w:ind w:left="720" w:hanging="720"/>
      </w:pPr>
      <w:r w:rsidRPr="000036E1">
        <w:t xml:space="preserve">Xu, J., Wolters-Arts, M., Mariani, C., Huber, H., &amp; Rieu, I. (2017). Heat stress affects vegetative and reproductive performance and trait correlations in tomato (Solanum lycopersicum). </w:t>
      </w:r>
      <w:r w:rsidRPr="000036E1">
        <w:rPr>
          <w:i/>
        </w:rPr>
        <w:t>Euphytica</w:t>
      </w:r>
      <w:r w:rsidRPr="000036E1">
        <w:t>,</w:t>
      </w:r>
      <w:r w:rsidRPr="000036E1">
        <w:rPr>
          <w:i/>
        </w:rPr>
        <w:t xml:space="preserve"> 213</w:t>
      </w:r>
      <w:r w:rsidRPr="000036E1">
        <w:t xml:space="preserve">(7). </w:t>
      </w:r>
      <w:hyperlink r:id="rId49" w:history="1">
        <w:r w:rsidRPr="000036E1">
          <w:rPr>
            <w:rStyle w:val="Hyperlink"/>
          </w:rPr>
          <w:t>https://doi.org/10.1007/s10681-017-1949-6</w:t>
        </w:r>
      </w:hyperlink>
      <w:r w:rsidRPr="000036E1">
        <w:t xml:space="preserve"> </w:t>
      </w:r>
    </w:p>
    <w:p w14:paraId="41AE5471" w14:textId="072C603D" w:rsidR="000036E1" w:rsidRPr="000036E1" w:rsidRDefault="000036E1" w:rsidP="000036E1">
      <w:pPr>
        <w:pStyle w:val="EndNoteBibliography"/>
        <w:spacing w:after="0"/>
        <w:ind w:left="720" w:hanging="720"/>
      </w:pPr>
      <w:r w:rsidRPr="000036E1">
        <w:lastRenderedPageBreak/>
        <w:t xml:space="preserve">Xu, Q., Xu, X., Shi, Y., Xu, J., &amp; Huang, B. (2014). Transgenic Tobacco Plants Overexpressing a Grass PpEXP1 Gene Exhibit Enhanced Tolerance to Heat Stress. </w:t>
      </w:r>
      <w:r w:rsidRPr="000036E1">
        <w:rPr>
          <w:i/>
        </w:rPr>
        <w:t>PLoS ONE</w:t>
      </w:r>
      <w:r w:rsidRPr="000036E1">
        <w:t>,</w:t>
      </w:r>
      <w:r w:rsidRPr="000036E1">
        <w:rPr>
          <w:i/>
        </w:rPr>
        <w:t xml:space="preserve"> 9</w:t>
      </w:r>
      <w:r w:rsidRPr="000036E1">
        <w:t xml:space="preserve">(7), e100792. </w:t>
      </w:r>
      <w:hyperlink r:id="rId50" w:history="1">
        <w:r w:rsidRPr="000036E1">
          <w:rPr>
            <w:rStyle w:val="Hyperlink"/>
          </w:rPr>
          <w:t>https://doi.org/10.1371/journal.pone.0100792</w:t>
        </w:r>
      </w:hyperlink>
      <w:r w:rsidRPr="000036E1">
        <w:t xml:space="preserve"> </w:t>
      </w:r>
    </w:p>
    <w:p w14:paraId="1F5E2230" w14:textId="5098384A" w:rsidR="000036E1" w:rsidRPr="000036E1" w:rsidRDefault="000036E1" w:rsidP="000036E1">
      <w:pPr>
        <w:pStyle w:val="EndNoteBibliography"/>
        <w:spacing w:after="0"/>
        <w:ind w:left="720" w:hanging="720"/>
      </w:pPr>
      <w:r w:rsidRPr="000036E1">
        <w:t xml:space="preserve">Zamir, D., Tanksley, S. D., &amp; Jones, R. A. (1981). Low temperature effect on selective fertilization by pollen mixtures of wild and cultivated tomato species. </w:t>
      </w:r>
      <w:r w:rsidRPr="000036E1">
        <w:rPr>
          <w:i/>
        </w:rPr>
        <w:t>Theoretical and applied genetics : TAG.</w:t>
      </w:r>
      <w:r w:rsidRPr="000036E1">
        <w:t>,</w:t>
      </w:r>
      <w:r w:rsidRPr="000036E1">
        <w:rPr>
          <w:i/>
        </w:rPr>
        <w:t xml:space="preserve"> 59</w:t>
      </w:r>
      <w:r w:rsidRPr="000036E1">
        <w:t xml:space="preserve">(4), 235. </w:t>
      </w:r>
      <w:hyperlink r:id="rId51" w:history="1">
        <w:r w:rsidRPr="000036E1">
          <w:rPr>
            <w:rStyle w:val="Hyperlink"/>
          </w:rPr>
          <w:t>https://doi.org/10.1007/BF00265501</w:t>
        </w:r>
      </w:hyperlink>
      <w:r w:rsidRPr="000036E1">
        <w:t xml:space="preserve"> </w:t>
      </w:r>
    </w:p>
    <w:p w14:paraId="65247315" w14:textId="77777777" w:rsidR="000036E1" w:rsidRPr="000036E1" w:rsidRDefault="000036E1" w:rsidP="000036E1">
      <w:pPr>
        <w:pStyle w:val="EndNoteBibliography"/>
        <w:spacing w:after="0"/>
        <w:ind w:left="720" w:hanging="720"/>
      </w:pPr>
      <w:r w:rsidRPr="000036E1">
        <w:t xml:space="preserve">Zamir, D., Tanksley, S. D., &amp; Jones, R. A. (1982). HAPLOID SELECTION FOR LOW TEMPERATURE TOLERANCE OF TOMATO POLLEN. </w:t>
      </w:r>
      <w:r w:rsidRPr="000036E1">
        <w:rPr>
          <w:i/>
        </w:rPr>
        <w:t>Genetics</w:t>
      </w:r>
      <w:r w:rsidRPr="000036E1">
        <w:t>,</w:t>
      </w:r>
      <w:r w:rsidRPr="000036E1">
        <w:rPr>
          <w:i/>
        </w:rPr>
        <w:t xml:space="preserve"> 101</w:t>
      </w:r>
      <w:r w:rsidRPr="000036E1">
        <w:t xml:space="preserve">(1), 129-137. </w:t>
      </w:r>
    </w:p>
    <w:p w14:paraId="473CBA40" w14:textId="0BADFD08" w:rsidR="000036E1" w:rsidRPr="000036E1" w:rsidRDefault="000036E1" w:rsidP="000036E1">
      <w:pPr>
        <w:pStyle w:val="EndNoteBibliography"/>
        <w:spacing w:after="0"/>
        <w:ind w:left="720" w:hanging="720"/>
      </w:pPr>
      <w:r w:rsidRPr="000036E1">
        <w:t xml:space="preserve">Zhao, L., Qiu, C., Li, J., Chai, Y., Kai, G., Li, Z., . . . Tang, K. X. (2005). Investigation of Disease Resistance and Cold Tolerance of Solanum lycopersicoides for Tomato Improvement. </w:t>
      </w:r>
      <w:r w:rsidRPr="000036E1">
        <w:rPr>
          <w:i/>
        </w:rPr>
        <w:t>HortScience</w:t>
      </w:r>
      <w:r w:rsidRPr="000036E1">
        <w:t>,</w:t>
      </w:r>
      <w:r w:rsidRPr="000036E1">
        <w:rPr>
          <w:i/>
        </w:rPr>
        <w:t xml:space="preserve"> 40</w:t>
      </w:r>
      <w:r w:rsidRPr="000036E1">
        <w:t xml:space="preserve">(1), 43-46. </w:t>
      </w:r>
      <w:hyperlink r:id="rId52" w:history="1">
        <w:r w:rsidRPr="000036E1">
          <w:rPr>
            <w:rStyle w:val="Hyperlink"/>
          </w:rPr>
          <w:t>https://doi.org/10.21273/HORTSCI.40.1.43</w:t>
        </w:r>
      </w:hyperlink>
      <w:r w:rsidRPr="000036E1">
        <w:t xml:space="preserve"> </w:t>
      </w:r>
    </w:p>
    <w:p w14:paraId="4C0007B5" w14:textId="378DCB32" w:rsidR="000036E1" w:rsidRPr="000036E1" w:rsidRDefault="000036E1" w:rsidP="000036E1">
      <w:pPr>
        <w:pStyle w:val="EndNoteBibliography"/>
        <w:spacing w:after="0"/>
        <w:ind w:left="720" w:hanging="720"/>
      </w:pPr>
      <w:r w:rsidRPr="000036E1">
        <w:t xml:space="preserve">Zhou, R., Kjaer, K. H., Rosenqvist, E., Yu, X., Wu, Z., &amp; Ottosen, C. O. (2017). Physiological Response to Heat Stress During Seedling and Anthesis Stage in Tomato Genotypes Differing in Heat Tolerance. </w:t>
      </w:r>
      <w:r w:rsidRPr="000036E1">
        <w:rPr>
          <w:i/>
        </w:rPr>
        <w:t>Journal of agronomy and crop science (1986)</w:t>
      </w:r>
      <w:r w:rsidRPr="000036E1">
        <w:t>,</w:t>
      </w:r>
      <w:r w:rsidRPr="000036E1">
        <w:rPr>
          <w:i/>
        </w:rPr>
        <w:t xml:space="preserve"> 203</w:t>
      </w:r>
      <w:r w:rsidRPr="000036E1">
        <w:t xml:space="preserve">(1), 68-80. </w:t>
      </w:r>
      <w:hyperlink r:id="rId53" w:history="1">
        <w:r w:rsidRPr="000036E1">
          <w:rPr>
            <w:rStyle w:val="Hyperlink"/>
          </w:rPr>
          <w:t>https://doi.org/10.1111/jac.12166</w:t>
        </w:r>
      </w:hyperlink>
      <w:r w:rsidRPr="000036E1">
        <w:t xml:space="preserve"> </w:t>
      </w:r>
    </w:p>
    <w:p w14:paraId="3A8AB086" w14:textId="7FE5362D" w:rsidR="000036E1" w:rsidRPr="000036E1" w:rsidRDefault="000036E1" w:rsidP="000036E1">
      <w:pPr>
        <w:pStyle w:val="EndNoteBibliography"/>
        <w:ind w:left="720" w:hanging="720"/>
      </w:pPr>
      <w:r w:rsidRPr="000036E1">
        <w:t xml:space="preserve">Zhu, L., Bloomfield, K. J., Hocart, C. H., Egerton, J. J. G., O'Sullivan, O. S., Penillard, A., . . . Atkin, O. K. (2018). Plasticity of photosynthetic heat tolerance in plants adapted to thermally contrasting biomes. </w:t>
      </w:r>
      <w:r w:rsidRPr="000036E1">
        <w:rPr>
          <w:i/>
        </w:rPr>
        <w:t>Plant, Cell &amp; Environment</w:t>
      </w:r>
      <w:r w:rsidRPr="000036E1">
        <w:t>,</w:t>
      </w:r>
      <w:r w:rsidRPr="000036E1">
        <w:rPr>
          <w:i/>
        </w:rPr>
        <w:t xml:space="preserve"> 41</w:t>
      </w:r>
      <w:r w:rsidRPr="000036E1">
        <w:t xml:space="preserve">(6), 1251-1262. </w:t>
      </w:r>
      <w:hyperlink r:id="rId54" w:history="1">
        <w:r w:rsidRPr="000036E1">
          <w:rPr>
            <w:rStyle w:val="Hyperlink"/>
          </w:rPr>
          <w:t>https://doi.org/10.1111/pce.13133</w:t>
        </w:r>
      </w:hyperlink>
      <w:r w:rsidRPr="000036E1">
        <w:t xml:space="preserve"> </w:t>
      </w:r>
    </w:p>
    <w:p w14:paraId="170B2EE2" w14:textId="4BE20FF3" w:rsidR="001466B4" w:rsidRPr="001466B4" w:rsidRDefault="0032207F">
      <w:pPr>
        <w:rPr>
          <w:rFonts w:ascii="Times New Roman" w:hAnsi="Times New Roman" w:cs="Times New Roman"/>
          <w:sz w:val="24"/>
          <w:szCs w:val="24"/>
        </w:rPr>
      </w:pPr>
      <w:r>
        <w:rPr>
          <w:rFonts w:ascii="Times New Roman" w:hAnsi="Times New Roman" w:cs="Times New Roman"/>
          <w:sz w:val="24"/>
          <w:szCs w:val="24"/>
        </w:rPr>
        <w:fldChar w:fldCharType="end"/>
      </w:r>
    </w:p>
    <w:sectPr w:rsidR="001466B4" w:rsidRPr="001466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idinger, Britt" w:date="2021-11-26T08:48:00Z" w:initials="HB">
    <w:p w14:paraId="12042935" w14:textId="77777777" w:rsidR="000C3D1D" w:rsidRDefault="000C3D1D" w:rsidP="000C3D1D">
      <w:pPr>
        <w:pStyle w:val="CommentText"/>
      </w:pPr>
      <w:r>
        <w:rPr>
          <w:rStyle w:val="CommentReference"/>
        </w:rPr>
        <w:annotationRef/>
      </w:r>
      <w:r>
        <w:t>I think this idea to examine mechanisms of temperature tolerance in gametes versus somatic traits is really interesting!</w:t>
      </w:r>
    </w:p>
    <w:p w14:paraId="44AD8276" w14:textId="77777777" w:rsidR="000C3D1D" w:rsidRDefault="000C3D1D" w:rsidP="000C3D1D">
      <w:pPr>
        <w:pStyle w:val="CommentText"/>
      </w:pPr>
    </w:p>
    <w:p w14:paraId="4F72C926" w14:textId="77777777" w:rsidR="000C3D1D" w:rsidRDefault="000C3D1D" w:rsidP="000C3D1D">
      <w:pPr>
        <w:pStyle w:val="CommentText"/>
      </w:pPr>
      <w:r>
        <w:t>Under what conditions is gamete selection expected to be really important?</w:t>
      </w:r>
    </w:p>
    <w:p w14:paraId="019BA04F" w14:textId="77777777" w:rsidR="000C3D1D" w:rsidRDefault="000C3D1D" w:rsidP="000C3D1D">
      <w:pPr>
        <w:pStyle w:val="CommentText"/>
      </w:pPr>
    </w:p>
    <w:p w14:paraId="4A61A095" w14:textId="77777777" w:rsidR="000C3D1D" w:rsidRDefault="000C3D1D" w:rsidP="000C3D1D">
      <w:pPr>
        <w:pStyle w:val="CommentText"/>
      </w:pPr>
      <w:r>
        <w:t>How does temperature variability influence this?</w:t>
      </w:r>
    </w:p>
  </w:comment>
  <w:comment w:id="1" w:author="Heidinger, Britt" w:date="2021-11-26T08:36:00Z" w:initials="HB">
    <w:p w14:paraId="0C847CAB" w14:textId="77777777" w:rsidR="000C3D1D" w:rsidRDefault="000C3D1D" w:rsidP="000C3D1D">
      <w:pPr>
        <w:pStyle w:val="CommentText"/>
      </w:pPr>
      <w:r>
        <w:rPr>
          <w:rStyle w:val="CommentReference"/>
        </w:rPr>
        <w:annotationRef/>
      </w:r>
      <w:r>
        <w:t>How are you deciding what order to present these things in? I might put this section after heat shock proteins?</w:t>
      </w:r>
    </w:p>
  </w:comment>
  <w:comment w:id="2" w:author="Heidinger, Britt" w:date="2021-11-26T08:33:00Z" w:initials="HB">
    <w:p w14:paraId="5151F27A" w14:textId="77777777" w:rsidR="000C3D1D" w:rsidRDefault="000C3D1D" w:rsidP="000C3D1D">
      <w:pPr>
        <w:pStyle w:val="CommentText"/>
      </w:pPr>
      <w:r>
        <w:rPr>
          <w:rStyle w:val="CommentReference"/>
        </w:rPr>
        <w:annotationRef/>
      </w:r>
      <w:r>
        <w:t>Is it that research has focused on cell membr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61A095" w15:done="1"/>
  <w15:commentEx w15:paraId="0C847CAB" w15:done="1"/>
  <w15:commentEx w15:paraId="5151F27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B1DF5" w16cex:dateUtc="2021-11-26T14:48:00Z"/>
  <w16cex:commentExtensible w16cex:durableId="254B1B14" w16cex:dateUtc="2021-11-26T14:36:00Z"/>
  <w16cex:commentExtensible w16cex:durableId="254B1A43" w16cex:dateUtc="2021-11-26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61A095" w16cid:durableId="254B1DF5"/>
  <w16cid:commentId w16cid:paraId="0C847CAB" w16cid:durableId="254B1B14"/>
  <w16cid:commentId w16cid:paraId="5151F27A" w16cid:durableId="254B1A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144979"/>
    <w:multiLevelType w:val="hybridMultilevel"/>
    <w:tmpl w:val="E86633C4"/>
    <w:lvl w:ilvl="0" w:tplc="7A12A5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15432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idinger, Britt">
    <w15:presenceInfo w15:providerId="AD" w15:userId="S::britt.heidinger@ndus.edu::b5ad745a-3d24-4ada-b3f8-aaa8b24a4b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466B4"/>
    <w:rsid w:val="000036E1"/>
    <w:rsid w:val="00025EA7"/>
    <w:rsid w:val="000C3D1D"/>
    <w:rsid w:val="001466B4"/>
    <w:rsid w:val="00163932"/>
    <w:rsid w:val="00190282"/>
    <w:rsid w:val="002428B4"/>
    <w:rsid w:val="002C7346"/>
    <w:rsid w:val="0032207F"/>
    <w:rsid w:val="003E62AB"/>
    <w:rsid w:val="0055443C"/>
    <w:rsid w:val="005C1450"/>
    <w:rsid w:val="00632432"/>
    <w:rsid w:val="00665E74"/>
    <w:rsid w:val="006E5975"/>
    <w:rsid w:val="007B6D31"/>
    <w:rsid w:val="00AD08FD"/>
    <w:rsid w:val="00AE0EC5"/>
    <w:rsid w:val="00AF55DB"/>
    <w:rsid w:val="00EC64AB"/>
    <w:rsid w:val="00F757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E65BB"/>
  <w15:chartTrackingRefBased/>
  <w15:docId w15:val="{11F1AB1F-D881-4857-A7B3-008EC1D5E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2207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207F"/>
    <w:rPr>
      <w:rFonts w:ascii="Calibri" w:hAnsi="Calibri" w:cs="Calibri"/>
      <w:noProof/>
    </w:rPr>
  </w:style>
  <w:style w:type="paragraph" w:customStyle="1" w:styleId="EndNoteBibliography">
    <w:name w:val="EndNote Bibliography"/>
    <w:basedOn w:val="Normal"/>
    <w:link w:val="EndNoteBibliographyChar"/>
    <w:rsid w:val="0032207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207F"/>
    <w:rPr>
      <w:rFonts w:ascii="Calibri" w:hAnsi="Calibri" w:cs="Calibri"/>
      <w:noProof/>
    </w:rPr>
  </w:style>
  <w:style w:type="character" w:styleId="Hyperlink">
    <w:name w:val="Hyperlink"/>
    <w:basedOn w:val="DefaultParagraphFont"/>
    <w:uiPriority w:val="99"/>
    <w:unhideWhenUsed/>
    <w:rsid w:val="0032207F"/>
    <w:rPr>
      <w:color w:val="0563C1" w:themeColor="hyperlink"/>
      <w:u w:val="single"/>
    </w:rPr>
  </w:style>
  <w:style w:type="character" w:styleId="UnresolvedMention">
    <w:name w:val="Unresolved Mention"/>
    <w:basedOn w:val="DefaultParagraphFont"/>
    <w:uiPriority w:val="99"/>
    <w:semiHidden/>
    <w:unhideWhenUsed/>
    <w:rsid w:val="0032207F"/>
    <w:rPr>
      <w:color w:val="605E5C"/>
      <w:shd w:val="clear" w:color="auto" w:fill="E1DFDD"/>
    </w:rPr>
  </w:style>
  <w:style w:type="character" w:styleId="CommentReference">
    <w:name w:val="annotation reference"/>
    <w:basedOn w:val="DefaultParagraphFont"/>
    <w:uiPriority w:val="99"/>
    <w:semiHidden/>
    <w:unhideWhenUsed/>
    <w:rsid w:val="000C3D1D"/>
    <w:rPr>
      <w:sz w:val="16"/>
      <w:szCs w:val="16"/>
    </w:rPr>
  </w:style>
  <w:style w:type="paragraph" w:styleId="CommentText">
    <w:name w:val="annotation text"/>
    <w:basedOn w:val="Normal"/>
    <w:link w:val="CommentTextChar"/>
    <w:uiPriority w:val="99"/>
    <w:semiHidden/>
    <w:unhideWhenUsed/>
    <w:rsid w:val="000C3D1D"/>
    <w:pPr>
      <w:spacing w:line="240" w:lineRule="auto"/>
    </w:pPr>
    <w:rPr>
      <w:sz w:val="20"/>
      <w:szCs w:val="20"/>
    </w:rPr>
  </w:style>
  <w:style w:type="character" w:customStyle="1" w:styleId="CommentTextChar">
    <w:name w:val="Comment Text Char"/>
    <w:basedOn w:val="DefaultParagraphFont"/>
    <w:link w:val="CommentText"/>
    <w:uiPriority w:val="99"/>
    <w:semiHidden/>
    <w:rsid w:val="000C3D1D"/>
    <w:rPr>
      <w:sz w:val="20"/>
      <w:szCs w:val="20"/>
    </w:rPr>
  </w:style>
  <w:style w:type="paragraph" w:styleId="ListParagraph">
    <w:name w:val="List Paragraph"/>
    <w:basedOn w:val="Normal"/>
    <w:uiPriority w:val="34"/>
    <w:qFormat/>
    <w:rsid w:val="006E59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46/annurev-genet-120215-035227" TargetMode="External"/><Relationship Id="rId18" Type="http://schemas.openxmlformats.org/officeDocument/2006/relationships/hyperlink" Target="https://doi.org/10.1007/bf00265342" TargetMode="External"/><Relationship Id="rId26" Type="http://schemas.openxmlformats.org/officeDocument/2006/relationships/hyperlink" Target="https://doi.org/10.1046/j.1365-3040.2002.00943.x" TargetMode="External"/><Relationship Id="rId39" Type="http://schemas.openxmlformats.org/officeDocument/2006/relationships/hyperlink" Target="https://doi.org/10.1111/j.1399-3054.2005.00473.x" TargetMode="External"/><Relationship Id="rId21" Type="http://schemas.openxmlformats.org/officeDocument/2006/relationships/hyperlink" Target="https://doi.org/10.1093/aobpla/plq023" TargetMode="External"/><Relationship Id="rId34" Type="http://schemas.openxmlformats.org/officeDocument/2006/relationships/hyperlink" Target="https://doi.org/10.1007/bf00260915" TargetMode="External"/><Relationship Id="rId42" Type="http://schemas.openxmlformats.org/officeDocument/2006/relationships/hyperlink" Target="https://doi.org/10.1126/science.213.4506.453" TargetMode="External"/><Relationship Id="rId47" Type="http://schemas.openxmlformats.org/officeDocument/2006/relationships/hyperlink" Target="https://doi.org/10.1104/pp.75.3.865" TargetMode="External"/><Relationship Id="rId50" Type="http://schemas.openxmlformats.org/officeDocument/2006/relationships/hyperlink" Target="https://doi.org/10.1371/journal.pone.0100792" TargetMode="External"/><Relationship Id="rId55" Type="http://schemas.openxmlformats.org/officeDocument/2006/relationships/fontTable" Target="fontTable.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doi.org/10.1007/s10681-018-2150-2" TargetMode="External"/><Relationship Id="rId29" Type="http://schemas.openxmlformats.org/officeDocument/2006/relationships/hyperlink" Target="https://doi.org/10.3389/fpls.2018.00068" TargetMode="External"/><Relationship Id="rId11" Type="http://schemas.openxmlformats.org/officeDocument/2006/relationships/hyperlink" Target="https://doi.org/10.1016/j.xplc.2020.100115" TargetMode="External"/><Relationship Id="rId24" Type="http://schemas.openxmlformats.org/officeDocument/2006/relationships/hyperlink" Target="https://doi.org/10.1104/pp.116.1.439" TargetMode="External"/><Relationship Id="rId32" Type="http://schemas.openxmlformats.org/officeDocument/2006/relationships/hyperlink" Target="https://doi.org/10.1007/s11120-018-0588-7" TargetMode="External"/><Relationship Id="rId37" Type="http://schemas.openxmlformats.org/officeDocument/2006/relationships/hyperlink" Target="https://doi.org/10.1071/fp17317" TargetMode="External"/><Relationship Id="rId40" Type="http://schemas.openxmlformats.org/officeDocument/2006/relationships/hyperlink" Target="https://doi.org/10.1038/hdy.1992.146" TargetMode="External"/><Relationship Id="rId45" Type="http://schemas.openxmlformats.org/officeDocument/2006/relationships/hyperlink" Target="https://doi.org/10.1016/j.envexpbot.2007.05.011" TargetMode="External"/><Relationship Id="rId53" Type="http://schemas.openxmlformats.org/officeDocument/2006/relationships/hyperlink" Target="https://doi.org/10.1111/jac.12166" TargetMode="External"/><Relationship Id="rId5" Type="http://schemas.openxmlformats.org/officeDocument/2006/relationships/comments" Target="comments.xml"/><Relationship Id="rId19" Type="http://schemas.openxmlformats.org/officeDocument/2006/relationships/hyperlink" Target="https://doi.org/10.1093/jxb/erp234" TargetMode="External"/><Relationship Id="rId4" Type="http://schemas.openxmlformats.org/officeDocument/2006/relationships/webSettings" Target="webSettings.xml"/><Relationship Id="rId9" Type="http://schemas.openxmlformats.org/officeDocument/2006/relationships/hyperlink" Target="https://doi.org/10.1073/pnas.1104697108" TargetMode="External"/><Relationship Id="rId14" Type="http://schemas.openxmlformats.org/officeDocument/2006/relationships/hyperlink" Target="https://doi.org/10.3732/ajb.1500139" TargetMode="External"/><Relationship Id="rId22" Type="http://schemas.openxmlformats.org/officeDocument/2006/relationships/hyperlink" Target="https://doi.org/10.2307/2390054" TargetMode="External"/><Relationship Id="rId27" Type="http://schemas.openxmlformats.org/officeDocument/2006/relationships/hyperlink" Target="https://doi.org/10.1111/j.1461-0248.2004.00684.x" TargetMode="External"/><Relationship Id="rId30" Type="http://schemas.openxmlformats.org/officeDocument/2006/relationships/hyperlink" Target="https://doi.org/10.1016/j.gene.2015.09.076" TargetMode="External"/><Relationship Id="rId35" Type="http://schemas.openxmlformats.org/officeDocument/2006/relationships/hyperlink" Target="https://doi.org/10.1007/s10681-017-1927-z" TargetMode="External"/><Relationship Id="rId43" Type="http://schemas.openxmlformats.org/officeDocument/2006/relationships/hyperlink" Target="https://doi.org/10.1016/j.plaphy.2019.07.026" TargetMode="External"/><Relationship Id="rId48" Type="http://schemas.openxmlformats.org/officeDocument/2006/relationships/hyperlink" Target="https://doi.org/10.1007/s11032-017-0664-2" TargetMode="External"/><Relationship Id="rId56" Type="http://schemas.microsoft.com/office/2011/relationships/people" Target="people.xml"/><Relationship Id="rId8" Type="http://schemas.microsoft.com/office/2018/08/relationships/commentsExtensible" Target="commentsExtensible.xml"/><Relationship Id="rId51" Type="http://schemas.openxmlformats.org/officeDocument/2006/relationships/hyperlink" Target="https://doi.org/10.1007/BF00265501" TargetMode="External"/><Relationship Id="rId3" Type="http://schemas.openxmlformats.org/officeDocument/2006/relationships/settings" Target="settings.xml"/><Relationship Id="rId12" Type="http://schemas.openxmlformats.org/officeDocument/2006/relationships/hyperlink" Target="https://doi.org/10.1146/annurev.pp.31.060180.002423" TargetMode="External"/><Relationship Id="rId17" Type="http://schemas.openxmlformats.org/officeDocument/2006/relationships/hyperlink" Target="https://doi.org/10.1080/15427528.2019.1602811" TargetMode="External"/><Relationship Id="rId25" Type="http://schemas.openxmlformats.org/officeDocument/2006/relationships/hyperlink" Target="https://doi.org/10.1111/j.1420-9101.2005.00939.x" TargetMode="External"/><Relationship Id="rId33" Type="http://schemas.openxmlformats.org/officeDocument/2006/relationships/hyperlink" Target="https://doi.org/10.7124/bc.00096B" TargetMode="External"/><Relationship Id="rId38" Type="http://schemas.openxmlformats.org/officeDocument/2006/relationships/hyperlink" Target="https://doi.org/10.2135/cropsci2005.12.0518" TargetMode="External"/><Relationship Id="rId46" Type="http://schemas.openxmlformats.org/officeDocument/2006/relationships/hyperlink" Target="https://doi.org/10.1086/417446" TargetMode="External"/><Relationship Id="rId20" Type="http://schemas.openxmlformats.org/officeDocument/2006/relationships/hyperlink" Target="https://doi.org/10.21273/HORTSCI.46.6.878" TargetMode="External"/><Relationship Id="rId41" Type="http://schemas.openxmlformats.org/officeDocument/2006/relationships/hyperlink" Target="https://doi.org/10.1111/j.1439-037x.2008.00309.x" TargetMode="External"/><Relationship Id="rId54" Type="http://schemas.openxmlformats.org/officeDocument/2006/relationships/hyperlink" Target="https://doi.org/10.1111/pce.13133" TargetMode="External"/><Relationship Id="rId1" Type="http://schemas.openxmlformats.org/officeDocument/2006/relationships/numbering" Target="numbering.xml"/><Relationship Id="rId6" Type="http://schemas.microsoft.com/office/2011/relationships/commentsExtended" Target="commentsExtended.xml"/><Relationship Id="rId15" Type="http://schemas.openxmlformats.org/officeDocument/2006/relationships/hyperlink" Target="https://doi.org/10.1007/s10681-005-2042-0" TargetMode="External"/><Relationship Id="rId23" Type="http://schemas.openxmlformats.org/officeDocument/2006/relationships/hyperlink" Target="https://doi.org/10.3732/ajb.1500269" TargetMode="External"/><Relationship Id="rId28" Type="http://schemas.openxmlformats.org/officeDocument/2006/relationships/hyperlink" Target="https://doi.org/10.2307/2657105" TargetMode="External"/><Relationship Id="rId36" Type="http://schemas.openxmlformats.org/officeDocument/2006/relationships/hyperlink" Target="https://doi.org/10.1007/bf00249164" TargetMode="External"/><Relationship Id="rId49" Type="http://schemas.openxmlformats.org/officeDocument/2006/relationships/hyperlink" Target="https://doi.org/10.1007/s10681-017-1949-6" TargetMode="External"/><Relationship Id="rId57" Type="http://schemas.openxmlformats.org/officeDocument/2006/relationships/theme" Target="theme/theme1.xml"/><Relationship Id="rId10" Type="http://schemas.openxmlformats.org/officeDocument/2006/relationships/hyperlink" Target="https://doi.org/10.1016/j.tplants.2010.03.006" TargetMode="External"/><Relationship Id="rId31" Type="http://schemas.openxmlformats.org/officeDocument/2006/relationships/hyperlink" Target="https://doi.org/10.4161/psb.6.2.15278" TargetMode="External"/><Relationship Id="rId44" Type="http://schemas.openxmlformats.org/officeDocument/2006/relationships/hyperlink" Target="https://doi.org/10.1007/s10265-006-0040-5" TargetMode="External"/><Relationship Id="rId52" Type="http://schemas.openxmlformats.org/officeDocument/2006/relationships/hyperlink" Target="https://doi.org/10.21273/HORTSCI.40.1.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9</Pages>
  <Words>7911</Words>
  <Characters>45093</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6</cp:revision>
  <dcterms:created xsi:type="dcterms:W3CDTF">2022-04-24T15:53:00Z</dcterms:created>
  <dcterms:modified xsi:type="dcterms:W3CDTF">2022-05-11T17:04:00Z</dcterms:modified>
</cp:coreProperties>
</file>